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50C8EB" w14:textId="77777777" w:rsidR="004E3ABC" w:rsidRPr="00C873B4" w:rsidRDefault="006C4D21" w:rsidP="003E4B80">
      <w:pPr>
        <w:rPr>
          <w:i/>
          <w:iCs/>
          <w:sz w:val="28"/>
          <w:szCs w:val="28"/>
        </w:rPr>
      </w:pPr>
      <w:r w:rsidRPr="00C873B4">
        <w:rPr>
          <w:i/>
          <w:iCs/>
          <w:sz w:val="28"/>
          <w:szCs w:val="28"/>
        </w:rPr>
        <w:t xml:space="preserve">This paper will be presented in a session sponsored by the SBL Digital Humanities in Biblical, Early </w:t>
      </w:r>
      <w:proofErr w:type="gramStart"/>
      <w:r w:rsidRPr="00C873B4">
        <w:rPr>
          <w:i/>
          <w:iCs/>
          <w:sz w:val="28"/>
          <w:szCs w:val="28"/>
        </w:rPr>
        <w:t>Jewish,</w:t>
      </w:r>
      <w:proofErr w:type="gramEnd"/>
      <w:r w:rsidRPr="00C873B4">
        <w:rPr>
          <w:i/>
          <w:iCs/>
          <w:sz w:val="28"/>
          <w:szCs w:val="28"/>
        </w:rPr>
        <w:t xml:space="preserve"> and Christian Studies Consultation</w:t>
      </w:r>
      <w:r w:rsidR="002D4CFF" w:rsidRPr="00C873B4">
        <w:rPr>
          <w:i/>
          <w:iCs/>
          <w:sz w:val="28"/>
          <w:szCs w:val="28"/>
        </w:rPr>
        <w:t xml:space="preserve">. The theme of the session is </w:t>
      </w:r>
      <w:r w:rsidRPr="00C873B4">
        <w:rPr>
          <w:i/>
          <w:iCs/>
          <w:sz w:val="28"/>
          <w:szCs w:val="28"/>
        </w:rPr>
        <w:t>on Digital Manuscript Studies</w:t>
      </w:r>
      <w:r w:rsidR="002D4CFF" w:rsidRPr="00C873B4">
        <w:rPr>
          <w:i/>
          <w:iCs/>
          <w:sz w:val="28"/>
          <w:szCs w:val="28"/>
        </w:rPr>
        <w:t xml:space="preserve"> (though the other papers, from their abstracts, deal more with digital collections and publication of manuscript</w:t>
      </w:r>
      <w:r w:rsidR="00BD011F" w:rsidRPr="00C873B4">
        <w:rPr>
          <w:i/>
          <w:iCs/>
          <w:sz w:val="28"/>
          <w:szCs w:val="28"/>
        </w:rPr>
        <w:t>s and papyri than my paper). We don’t have any time scheduled for responses or questions, but o</w:t>
      </w:r>
      <w:r w:rsidR="002D4CFF" w:rsidRPr="00C873B4">
        <w:rPr>
          <w:i/>
          <w:iCs/>
          <w:sz w:val="28"/>
          <w:szCs w:val="28"/>
        </w:rPr>
        <w:t xml:space="preserve">ur papers will subsequently be submitted for peer review this January for publication in a 2016 issue of the </w:t>
      </w:r>
      <w:r w:rsidR="002D4CFF" w:rsidRPr="00C873B4">
        <w:rPr>
          <w:sz w:val="28"/>
          <w:szCs w:val="28"/>
        </w:rPr>
        <w:t xml:space="preserve">Journal of Religion, Media and Digital Culture </w:t>
      </w:r>
      <w:r w:rsidR="002D4CFF" w:rsidRPr="00C873B4">
        <w:rPr>
          <w:i/>
          <w:iCs/>
          <w:sz w:val="28"/>
          <w:szCs w:val="28"/>
        </w:rPr>
        <w:t xml:space="preserve">(JRMDC.com). I’m also hoping to repurpose much of the research here in my dissertation in terms of how John uses Scripture to bolster his claims of Rome’s pending judgment and the power and authority of God’s empire. </w:t>
      </w:r>
    </w:p>
    <w:p w14:paraId="1B389CBD" w14:textId="77777777" w:rsidR="00F13A12" w:rsidRPr="00C873B4" w:rsidRDefault="002D4CFF" w:rsidP="003E4B80">
      <w:pPr>
        <w:rPr>
          <w:i/>
          <w:iCs/>
          <w:sz w:val="28"/>
          <w:szCs w:val="28"/>
        </w:rPr>
      </w:pPr>
      <w:r w:rsidRPr="00C873B4">
        <w:rPr>
          <w:i/>
          <w:iCs/>
          <w:sz w:val="28"/>
          <w:szCs w:val="28"/>
        </w:rPr>
        <w:tab/>
        <w:t>As such, I’m looking for three levels of feedback: First, concrete ways I can improve this project in the immediate future</w:t>
      </w:r>
      <w:r w:rsidR="00F13A12" w:rsidRPr="00C873B4">
        <w:rPr>
          <w:i/>
          <w:iCs/>
          <w:sz w:val="28"/>
          <w:szCs w:val="28"/>
        </w:rPr>
        <w:t>; s</w:t>
      </w:r>
      <w:r w:rsidRPr="00C873B4">
        <w:rPr>
          <w:i/>
          <w:iCs/>
          <w:sz w:val="28"/>
          <w:szCs w:val="28"/>
        </w:rPr>
        <w:t>econd, avenues of inquiry that would prove fruitful in the Januar</w:t>
      </w:r>
      <w:r w:rsidR="00F13A12" w:rsidRPr="00C873B4">
        <w:rPr>
          <w:i/>
          <w:iCs/>
          <w:sz w:val="28"/>
          <w:szCs w:val="28"/>
        </w:rPr>
        <w:t>y version of this paper; t</w:t>
      </w:r>
      <w:r w:rsidRPr="00C873B4">
        <w:rPr>
          <w:i/>
          <w:iCs/>
          <w:sz w:val="28"/>
          <w:szCs w:val="28"/>
        </w:rPr>
        <w:t xml:space="preserve">hird, methodological concerns for a dissertation-level treatment of </w:t>
      </w:r>
      <w:r w:rsidR="00EF5DDE" w:rsidRPr="00C873B4">
        <w:rPr>
          <w:i/>
          <w:iCs/>
          <w:sz w:val="28"/>
          <w:szCs w:val="28"/>
        </w:rPr>
        <w:t>Revelation and intertexuality.</w:t>
      </w:r>
    </w:p>
    <w:p w14:paraId="65E1CF6E" w14:textId="77777777" w:rsidR="006F7741" w:rsidRPr="00C873B4" w:rsidRDefault="00F13A12" w:rsidP="000E08FA">
      <w:pPr>
        <w:rPr>
          <w:i/>
          <w:iCs/>
          <w:sz w:val="28"/>
          <w:szCs w:val="28"/>
        </w:rPr>
      </w:pPr>
      <w:r w:rsidRPr="00C873B4">
        <w:rPr>
          <w:i/>
          <w:iCs/>
          <w:sz w:val="28"/>
          <w:szCs w:val="28"/>
        </w:rPr>
        <w:tab/>
        <w:t xml:space="preserve">To facilitate your reading of this paper, you may want to follow along with the </w:t>
      </w:r>
      <w:r w:rsidR="006F7741" w:rsidRPr="00C873B4">
        <w:rPr>
          <w:i/>
          <w:iCs/>
          <w:sz w:val="28"/>
          <w:szCs w:val="28"/>
        </w:rPr>
        <w:t xml:space="preserve">slides attached. </w:t>
      </w:r>
      <w:r w:rsidR="008B4787" w:rsidRPr="00C873B4">
        <w:rPr>
          <w:i/>
          <w:iCs/>
          <w:sz w:val="28"/>
          <w:szCs w:val="28"/>
        </w:rPr>
        <w:t xml:space="preserve">To get material disseminated more quickly, the </w:t>
      </w:r>
      <w:proofErr w:type="spellStart"/>
      <w:proofErr w:type="gramStart"/>
      <w:r w:rsidR="008B4787" w:rsidRPr="00C873B4">
        <w:rPr>
          <w:i/>
          <w:iCs/>
          <w:sz w:val="28"/>
          <w:szCs w:val="28"/>
        </w:rPr>
        <w:t>powerpoint</w:t>
      </w:r>
      <w:proofErr w:type="spellEnd"/>
      <w:proofErr w:type="gramEnd"/>
      <w:r w:rsidR="008B4787" w:rsidRPr="00C873B4">
        <w:rPr>
          <w:i/>
          <w:iCs/>
          <w:sz w:val="28"/>
          <w:szCs w:val="28"/>
        </w:rPr>
        <w:t xml:space="preserve"> will take your through the first few </w:t>
      </w:r>
      <w:r w:rsidR="000E08FA" w:rsidRPr="00C873B4">
        <w:rPr>
          <w:i/>
          <w:iCs/>
          <w:sz w:val="28"/>
          <w:szCs w:val="28"/>
        </w:rPr>
        <w:t xml:space="preserve">pages before the URL is needed. </w:t>
      </w:r>
      <w:r w:rsidR="008B4787" w:rsidRPr="00C873B4">
        <w:rPr>
          <w:i/>
          <w:iCs/>
          <w:sz w:val="28"/>
          <w:szCs w:val="28"/>
        </w:rPr>
        <w:t xml:space="preserve"> </w:t>
      </w:r>
    </w:p>
    <w:p w14:paraId="27288D91" w14:textId="00AF6E14" w:rsidR="006C4D21" w:rsidRPr="00C873B4" w:rsidRDefault="00F13A12" w:rsidP="00C873B4">
      <w:pPr>
        <w:rPr>
          <w:sz w:val="28"/>
          <w:szCs w:val="28"/>
        </w:rPr>
      </w:pPr>
      <w:r w:rsidRPr="00C873B4">
        <w:rPr>
          <w:i/>
          <w:iCs/>
          <w:sz w:val="28"/>
          <w:szCs w:val="28"/>
        </w:rPr>
        <w:tab/>
      </w:r>
    </w:p>
    <w:p w14:paraId="59CBC39F" w14:textId="77777777" w:rsidR="007824C4" w:rsidRPr="00C873B4" w:rsidRDefault="007824C4" w:rsidP="003E4B80">
      <w:pPr>
        <w:spacing w:after="200"/>
        <w:rPr>
          <w:b/>
          <w:bCs/>
          <w:sz w:val="28"/>
          <w:szCs w:val="28"/>
        </w:rPr>
      </w:pPr>
      <w:r w:rsidRPr="00C873B4">
        <w:rPr>
          <w:b/>
          <w:bCs/>
          <w:sz w:val="28"/>
          <w:szCs w:val="28"/>
        </w:rPr>
        <w:br w:type="page"/>
      </w:r>
    </w:p>
    <w:p w14:paraId="791CA3B1" w14:textId="77777777" w:rsidR="007C164D" w:rsidRPr="00C873B4" w:rsidRDefault="007C164D" w:rsidP="003E4B80">
      <w:pPr>
        <w:rPr>
          <w:sz w:val="28"/>
          <w:szCs w:val="28"/>
        </w:rPr>
      </w:pPr>
      <w:r w:rsidRPr="00C873B4">
        <w:rPr>
          <w:b/>
          <w:bCs/>
          <w:sz w:val="28"/>
          <w:szCs w:val="28"/>
        </w:rPr>
        <w:lastRenderedPageBreak/>
        <w:t xml:space="preserve">INTRODUCTION: </w:t>
      </w:r>
    </w:p>
    <w:p w14:paraId="5AC0C3F2" w14:textId="6DA384DA" w:rsidR="007C164D" w:rsidRPr="00C873B4" w:rsidRDefault="007456BC" w:rsidP="00C873B4">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In order to make the text display a</w:t>
      </w:r>
      <w:r w:rsidR="004F2677" w:rsidRPr="00C873B4">
        <w:rPr>
          <w:sz w:val="28"/>
          <w:szCs w:val="28"/>
        </w:rPr>
        <w:t>cross platforms and browsers,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885F7F"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09E295F4" w14:textId="64BB39E9" w:rsidR="004E3ABC" w:rsidRPr="00C873B4" w:rsidRDefault="004E3ABC" w:rsidP="003E4B80">
      <w:pPr>
        <w:rPr>
          <w:sz w:val="28"/>
          <w:szCs w:val="28"/>
        </w:rPr>
      </w:pPr>
      <w:r w:rsidRPr="00C873B4">
        <w:rPr>
          <w:sz w:val="28"/>
          <w:szCs w:val="28"/>
        </w:rPr>
        <w:t>The Book of Revelation, along with its Semitic counterpart Daniel, has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AB2D41" w:rsidRPr="00C873B4">
        <w:rPr>
          <w:sz w:val="28"/>
          <w:szCs w:val="28"/>
        </w:rPr>
        <w:t>firmly places</w:t>
      </w:r>
      <w:r w:rsidR="00C27C71" w:rsidRPr="00C873B4">
        <w:rPr>
          <w:sz w:val="28"/>
          <w:szCs w:val="28"/>
        </w:rPr>
        <w:t xml:space="preserve"> Revelation</w:t>
      </w:r>
      <w:r w:rsidR="00AB2D41" w:rsidRPr="00C873B4">
        <w:rPr>
          <w:sz w:val="28"/>
          <w:szCs w:val="28"/>
        </w:rPr>
        <w:t xml:space="preserv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Perhaps most strikingly, Revelation 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 xml:space="preserve">more than </w:t>
      </w:r>
      <w:r w:rsidR="00D071A8" w:rsidRPr="00C873B4">
        <w:rPr>
          <w:sz w:val="28"/>
          <w:szCs w:val="28"/>
        </w:rPr>
        <w:lastRenderedPageBreak/>
        <w:t>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generic considerations. Yet</w:t>
      </w:r>
      <w:r w:rsidR="00417C0C" w:rsidRPr="00C873B4">
        <w:rPr>
          <w:sz w:val="28"/>
          <w:szCs w:val="28"/>
        </w:rPr>
        <w:t xml:space="preserve"> </w:t>
      </w:r>
      <w:r w:rsidRPr="00C873B4">
        <w:rPr>
          <w:sz w:val="28"/>
          <w:szCs w:val="28"/>
        </w:rPr>
        <w:t xml:space="preserve">John introduces his </w:t>
      </w:r>
      <w:r w:rsidR="00417C0C" w:rsidRPr="00C873B4">
        <w:rPr>
          <w:sz w:val="28"/>
          <w:szCs w:val="28"/>
        </w:rPr>
        <w:t>vision</w:t>
      </w:r>
      <w:r w:rsidRPr="00C873B4">
        <w:rPr>
          <w:sz w:val="28"/>
          <w:szCs w:val="28"/>
        </w:rPr>
        <w:t xml:space="preserve"> as both apocalypse and prophecy</w:t>
      </w:r>
      <w:r w:rsidR="006C4D21" w:rsidRPr="00C873B4">
        <w:rPr>
          <w:sz w:val="28"/>
          <w:szCs w:val="28"/>
        </w:rPr>
        <w:t>:</w:t>
      </w:r>
      <w:r w:rsidRPr="00C873B4">
        <w:rPr>
          <w:sz w:val="28"/>
          <w:szCs w:val="28"/>
        </w:rPr>
        <w:t xml:space="preserve"> “An apocalypse of Jesus Christ… Blessed is the one who reads and those who hear the words of prophecy and keep the things which are written in</w:t>
      </w:r>
      <w:r w:rsidR="006C4D21" w:rsidRPr="00C873B4">
        <w:rPr>
          <w:sz w:val="28"/>
          <w:szCs w:val="28"/>
        </w:rPr>
        <w:t xml:space="preserve"> it</w:t>
      </w:r>
      <w:r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1"/>
      <w:r w:rsidR="00417C0C" w:rsidRPr="00C873B4">
        <w:rPr>
          <w:sz w:val="28"/>
          <w:szCs w:val="28"/>
        </w:rPr>
        <w:t>read</w:t>
      </w:r>
      <w:commentRangeEnd w:id="1"/>
      <w:r w:rsidR="00C873B4">
        <w:rPr>
          <w:rStyle w:val="CommentReference"/>
        </w:rPr>
        <w:commentReference w:id="1"/>
      </w:r>
      <w:r w:rsidR="00417C0C" w:rsidRPr="00C873B4">
        <w:rPr>
          <w:sz w:val="28"/>
          <w:szCs w:val="28"/>
        </w:rPr>
        <w:t>.</w:t>
      </w:r>
      <w:r w:rsidR="00C873B4">
        <w:rPr>
          <w:sz w:val="28"/>
          <w:szCs w:val="28"/>
        </w:rPr>
        <w:t xml:space="preserve"> </w:t>
      </w:r>
    </w:p>
    <w:p w14:paraId="549F72C1" w14:textId="77777777" w:rsidR="007C164D" w:rsidRPr="00C873B4" w:rsidRDefault="004E3ABC" w:rsidP="00907B9F">
      <w:pPr>
        <w:ind w:firstLine="720"/>
        <w:rPr>
          <w:sz w:val="28"/>
          <w:szCs w:val="28"/>
        </w:rPr>
      </w:pPr>
      <w:r w:rsidRPr="00C873B4">
        <w:rPr>
          <w:sz w:val="28"/>
          <w:szCs w:val="28"/>
        </w:rPr>
        <w:t xml:space="preserve">This paper explores how reading this ancient text through modern textual techniques </w:t>
      </w:r>
      <w:r w:rsidR="001B6914" w:rsidRPr="00C873B4">
        <w:rPr>
          <w:sz w:val="28"/>
          <w:szCs w:val="28"/>
        </w:rPr>
        <w:t>highlights its features: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expansive and immersive intertextuality of Revelation. </w:t>
      </w:r>
      <w:r w:rsidR="007C164D" w:rsidRPr="00C873B4">
        <w:rPr>
          <w:sz w:val="28"/>
          <w:szCs w:val="28"/>
        </w:rPr>
        <w:t xml:space="preserve">John’s book of prophecy is a text digital editions are designed to </w:t>
      </w:r>
      <w:commentRangeStart w:id="2"/>
      <w:r w:rsidR="007C164D" w:rsidRPr="00C873B4">
        <w:rPr>
          <w:sz w:val="28"/>
          <w:szCs w:val="28"/>
        </w:rPr>
        <w:t>display</w:t>
      </w:r>
      <w:commentRangeEnd w:id="2"/>
      <w:r w:rsidR="00C873B4">
        <w:rPr>
          <w:rStyle w:val="CommentReference"/>
        </w:rPr>
        <w:commentReference w:id="2"/>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t xml:space="preserve">Prophetic Literature </w:t>
      </w:r>
      <w:r w:rsidR="007824C4" w:rsidRPr="00C873B4">
        <w:rPr>
          <w:b/>
          <w:bCs/>
          <w:sz w:val="28"/>
          <w:szCs w:val="28"/>
        </w:rPr>
        <w:t>and Intertextuality</w:t>
      </w:r>
      <w:r w:rsidRPr="00C873B4">
        <w:rPr>
          <w:b/>
          <w:bCs/>
          <w:sz w:val="28"/>
          <w:szCs w:val="28"/>
        </w:rPr>
        <w:t xml:space="preserve">: </w:t>
      </w:r>
    </w:p>
    <w:p w14:paraId="1C44AA18" w14:textId="7348D3B7" w:rsidR="00142593" w:rsidRPr="00C873B4" w:rsidRDefault="007824C4" w:rsidP="00C111ED">
      <w:pPr>
        <w:ind w:firstLine="720"/>
        <w:rPr>
          <w:sz w:val="28"/>
          <w:szCs w:val="28"/>
        </w:rPr>
      </w:pPr>
      <w:r w:rsidRPr="00C873B4">
        <w:rPr>
          <w:sz w:val="28"/>
          <w:szCs w:val="28"/>
        </w:rPr>
        <w:lastRenderedPageBreak/>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First</w:t>
      </w:r>
      <w:r w:rsidR="009844D4" w:rsidRPr="00C873B4">
        <w:rPr>
          <w:sz w:val="28"/>
          <w:szCs w:val="28"/>
        </w:rPr>
        <w:t xml:space="preserve"> [Slide: Quotation]</w:t>
      </w:r>
      <w:r w:rsidR="001A6361" w:rsidRPr="00C873B4">
        <w:rPr>
          <w:sz w:val="28"/>
          <w:szCs w:val="28"/>
        </w:rPr>
        <w:t>, p</w:t>
      </w:r>
      <w:r w:rsidR="00263457" w:rsidRPr="00C873B4">
        <w:rPr>
          <w:sz w:val="28"/>
          <w:szCs w:val="28"/>
        </w:rPr>
        <w:t xml:space="preserve">rophets </w:t>
      </w:r>
      <w:r w:rsidR="001A6361" w:rsidRPr="00C873B4">
        <w:rPr>
          <w:sz w:val="28"/>
          <w:szCs w:val="28"/>
        </w:rPr>
        <w:t>us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001A6361" w:rsidRPr="00C873B4">
        <w:rPr>
          <w:sz w:val="28"/>
          <w:szCs w:val="28"/>
        </w:rPr>
        <w:t>Second</w:t>
      </w:r>
      <w:r w:rsidR="009844D4" w:rsidRPr="00C873B4">
        <w:rPr>
          <w:sz w:val="28"/>
          <w:szCs w:val="28"/>
        </w:rPr>
        <w:t xml:space="preserve"> [Slide: Allusion]</w:t>
      </w:r>
      <w:r w:rsidR="001A6361" w:rsidRPr="00C873B4">
        <w:rPr>
          <w:sz w:val="28"/>
          <w:szCs w:val="28"/>
        </w:rPr>
        <w:t xml:space="preserve">, 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either through extended verbal parallels (as in 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proofErr w:type="spellStart"/>
      <w:r w:rsidR="00043A08" w:rsidRPr="00C873B4">
        <w:rPr>
          <w:i/>
          <w:iCs/>
          <w:sz w:val="28"/>
          <w:szCs w:val="28"/>
        </w:rPr>
        <w:t>haggolah</w:t>
      </w:r>
      <w:proofErr w:type="spellEnd"/>
      <w:r w:rsidR="00043A08" w:rsidRPr="00C873B4">
        <w:rPr>
          <w:sz w:val="28"/>
          <w:szCs w:val="28"/>
        </w:rPr>
        <w:t xml:space="preserve"> (the exiles) and </w:t>
      </w:r>
      <w:proofErr w:type="spellStart"/>
      <w:r w:rsidR="00043A08" w:rsidRPr="00C873B4">
        <w:rPr>
          <w:i/>
          <w:iCs/>
          <w:sz w:val="28"/>
          <w:szCs w:val="28"/>
        </w:rPr>
        <w:t>wegiylu</w:t>
      </w:r>
      <w:proofErr w:type="spellEnd"/>
      <w:r w:rsidR="00043A08" w:rsidRPr="00C873B4">
        <w:rPr>
          <w:sz w:val="28"/>
          <w:szCs w:val="28"/>
        </w:rPr>
        <w:t xml:space="preserve"> (rejoice), though the 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sidR="001A6361" w:rsidRPr="00C873B4">
        <w:rPr>
          <w:sz w:val="28"/>
          <w:szCs w:val="28"/>
        </w:rPr>
        <w:t>Third</w:t>
      </w:r>
      <w:r w:rsidR="009844D4" w:rsidRPr="00C873B4">
        <w:rPr>
          <w:sz w:val="28"/>
          <w:szCs w:val="28"/>
        </w:rPr>
        <w:t xml:space="preserve"> Slide: Themes], </w:t>
      </w:r>
      <w:r w:rsidR="001A6361" w:rsidRPr="00C873B4">
        <w:rPr>
          <w:sz w:val="28"/>
          <w:szCs w:val="28"/>
        </w:rPr>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 xml:space="preserve">or </w:t>
      </w:r>
      <w:r w:rsidR="009C0DEF" w:rsidRPr="00C873B4">
        <w:rPr>
          <w:sz w:val="28"/>
          <w:szCs w:val="28"/>
        </w:rPr>
        <w:lastRenderedPageBreak/>
        <w:t>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3"/>
      <w:r w:rsidR="007972FF" w:rsidRPr="00C873B4">
        <w:rPr>
          <w:sz w:val="28"/>
          <w:szCs w:val="28"/>
        </w:rPr>
        <w:t>invaders</w:t>
      </w:r>
      <w:commentRangeEnd w:id="3"/>
      <w:r w:rsidR="00C873B4">
        <w:rPr>
          <w:rStyle w:val="CommentReference"/>
        </w:rPr>
        <w:commentReference w:id="3"/>
      </w:r>
      <w:r w:rsidR="007972FF" w:rsidRPr="00C873B4">
        <w:rPr>
          <w:sz w:val="28"/>
          <w:szCs w:val="28"/>
        </w:rPr>
        <w:t xml:space="preserve">. </w:t>
      </w:r>
    </w:p>
    <w:p w14:paraId="113E0B5A" w14:textId="3051ACE8" w:rsidR="0043751A" w:rsidRPr="00C873B4" w:rsidRDefault="00142593" w:rsidP="00C873B4">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 xml:space="preserve">similar themes and motifs all suggest intentionality on the author’s part; a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965D72" w:rsidRPr="00C873B4">
        <w:rPr>
          <w:sz w:val="28"/>
          <w:szCs w:val="28"/>
        </w:rPr>
        <w:t>Detection of intertextuality raises questions of</w:t>
      </w:r>
      <w:r w:rsidR="00886CCA" w:rsidRPr="00C873B4">
        <w:rPr>
          <w:sz w:val="28"/>
          <w:szCs w:val="28"/>
        </w:rPr>
        <w:t xml:space="preserve"> literary </w:t>
      </w:r>
      <w:r w:rsidR="00291493" w:rsidRPr="00C873B4">
        <w:rPr>
          <w:sz w:val="28"/>
          <w:szCs w:val="28"/>
        </w:rPr>
        <w:t>dependency</w:t>
      </w:r>
      <w:r w:rsidR="0043751A" w:rsidRPr="00C873B4">
        <w:rPr>
          <w:sz w:val="28"/>
          <w:szCs w:val="28"/>
        </w:rPr>
        <w:t xml:space="preserve">: who is borrowing from whom? </w:t>
      </w:r>
      <w:r w:rsidR="00C13F6C" w:rsidRPr="00C873B4">
        <w:rPr>
          <w:sz w:val="28"/>
          <w:szCs w:val="28"/>
        </w:rPr>
        <w:t xml:space="preserve">Was </w:t>
      </w:r>
      <w:proofErr w:type="spellStart"/>
      <w:r w:rsidR="00C13F6C" w:rsidRPr="00C873B4">
        <w:rPr>
          <w:sz w:val="28"/>
          <w:szCs w:val="28"/>
        </w:rPr>
        <w:t>Deutero</w:t>
      </w:r>
      <w:proofErr w:type="spellEnd"/>
      <w:r w:rsidR="00C13F6C" w:rsidRPr="00C873B4">
        <w:rPr>
          <w:sz w:val="28"/>
          <w:szCs w:val="28"/>
        </w:rPr>
        <w:t xml:space="preserve">-Isaiah alluding to Jeremiah or the converse? </w:t>
      </w:r>
      <w:r w:rsidR="00263457" w:rsidRPr="00C873B4">
        <w:rPr>
          <w:sz w:val="28"/>
          <w:szCs w:val="28"/>
        </w:rPr>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304485" w:rsidRPr="00C873B4">
        <w:rPr>
          <w:sz w:val="28"/>
          <w:szCs w:val="28"/>
        </w:rPr>
        <w:t xml:space="preserve">The question of </w:t>
      </w:r>
      <w:r w:rsidR="00965D72" w:rsidRPr="00C873B4">
        <w:rPr>
          <w:sz w:val="28"/>
          <w:szCs w:val="28"/>
        </w:rPr>
        <w:t xml:space="preserve">directional </w:t>
      </w:r>
      <w:r w:rsidR="00304485" w:rsidRPr="00C873B4">
        <w:rPr>
          <w:sz w:val="28"/>
          <w:szCs w:val="28"/>
        </w:rPr>
        <w:t xml:space="preserve">dependency is obviously less crucial in Revelation, but we lack the markers of citation familiar </w:t>
      </w:r>
      <w:r w:rsidR="00C3111D" w:rsidRPr="00C873B4">
        <w:rPr>
          <w:sz w:val="28"/>
          <w:szCs w:val="28"/>
        </w:rPr>
        <w:t>to us from John’s contemporaries</w:t>
      </w:r>
      <w:r w:rsidR="00965D72" w:rsidRPr="00C873B4">
        <w:rPr>
          <w:sz w:val="28"/>
          <w:szCs w:val="28"/>
        </w:rPr>
        <w:t xml:space="preserve"> </w:t>
      </w:r>
      <w:r w:rsidR="00965D72" w:rsidRPr="00C873B4">
        <w:rPr>
          <w:sz w:val="28"/>
          <w:szCs w:val="28"/>
        </w:rPr>
        <w:lastRenderedPageBreak/>
        <w:t>that aid detection</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formula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4"/>
      <w:r w:rsidR="000B0076" w:rsidRPr="00C873B4">
        <w:rPr>
          <w:sz w:val="28"/>
          <w:szCs w:val="28"/>
        </w:rPr>
        <w:t xml:space="preserve">Covenanters </w:t>
      </w:r>
      <w:commentRangeEnd w:id="4"/>
      <w:r w:rsidR="00C873B4">
        <w:rPr>
          <w:rStyle w:val="CommentReference"/>
        </w:rPr>
        <w:commentReference w:id="4"/>
      </w:r>
      <w:r w:rsidR="000B0076" w:rsidRPr="00C873B4">
        <w:rPr>
          <w:sz w:val="28"/>
          <w:szCs w:val="28"/>
        </w:rPr>
        <w:t>[</w:t>
      </w:r>
      <w:r w:rsidR="00C06A40" w:rsidRPr="00C873B4">
        <w:rPr>
          <w:sz w:val="28"/>
          <w:szCs w:val="28"/>
        </w:rPr>
        <w:t>Slide</w:t>
      </w:r>
      <w:r w:rsidR="000B0076" w:rsidRPr="00C873B4">
        <w:rPr>
          <w:sz w:val="28"/>
          <w:szCs w:val="28"/>
        </w:rPr>
        <w:t>: Citation formulae</w:t>
      </w:r>
      <w:r w:rsidR="003D2F65" w:rsidRPr="00C873B4">
        <w:rPr>
          <w:sz w:val="28"/>
          <w:szCs w:val="28"/>
        </w:rPr>
        <w:t>]</w:t>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73EC9134" w:rsidR="00F759A0" w:rsidRPr="00C873B4" w:rsidRDefault="00B903C1" w:rsidP="002D7FE7">
      <w:pPr>
        <w:ind w:firstLine="720"/>
        <w:rPr>
          <w:sz w:val="28"/>
          <w:szCs w:val="28"/>
        </w:rPr>
      </w:pPr>
      <w:r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John seems to use a recension of Scripture that resembles both the Septuagint and Masoretic Text.</w:t>
      </w:r>
      <w:r w:rsidR="00326726" w:rsidRPr="00C873B4">
        <w:rPr>
          <w:rStyle w:val="FootnoteReference"/>
          <w:sz w:val="28"/>
          <w:szCs w:val="28"/>
        </w:rPr>
        <w:footnoteReference w:id="9"/>
      </w:r>
      <w:r w:rsidR="00975A75" w:rsidRPr="00C873B4">
        <w:rPr>
          <w:sz w:val="28"/>
          <w:szCs w:val="28"/>
        </w:rPr>
        <w:t xml:space="preserve"> </w:t>
      </w:r>
      <w:r w:rsidR="00F759A0" w:rsidRPr="00C873B4">
        <w:rPr>
          <w:sz w:val="28"/>
          <w:szCs w:val="28"/>
        </w:rPr>
        <w:t xml:space="preserve">[Slide: Text-form] The improper use of case and prepositions may reflect a quotation from a Greek text-form, rather than simple barbarism, as in Revelation 1:4-5. </w:t>
      </w:r>
      <w:proofErr w:type="spellStart"/>
      <w:proofErr w:type="gramStart"/>
      <w:r w:rsidR="00365EC4" w:rsidRPr="00C873B4">
        <w:rPr>
          <w:i/>
          <w:iCs/>
          <w:sz w:val="28"/>
          <w:szCs w:val="28"/>
        </w:rPr>
        <w:t>apo</w:t>
      </w:r>
      <w:proofErr w:type="spellEnd"/>
      <w:proofErr w:type="gramEnd"/>
      <w:r w:rsidR="00365EC4" w:rsidRPr="00C873B4">
        <w:rPr>
          <w:i/>
          <w:iCs/>
          <w:sz w:val="28"/>
          <w:szCs w:val="28"/>
        </w:rPr>
        <w:t xml:space="preserve">, </w:t>
      </w:r>
      <w:r w:rsidR="00365EC4" w:rsidRPr="00C873B4">
        <w:rPr>
          <w:sz w:val="28"/>
          <w:szCs w:val="28"/>
        </w:rPr>
        <w:t xml:space="preserve">of course, takes the genitive, but Revelation uses nominative forms like its source-text. </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also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resolve this dilemma by proposing numerous hypotheses. If the seer were a Jewish Christian refugee from Palestine, perhaps he freely translated a Hebrew or Aramaic text into Greek. He may have possessed a Greek recension no longer extent, or a proto-</w:t>
      </w:r>
      <w:proofErr w:type="spellStart"/>
      <w:r w:rsidR="002D7FE7">
        <w:rPr>
          <w:sz w:val="28"/>
          <w:szCs w:val="28"/>
        </w:rPr>
        <w:t>targum</w:t>
      </w:r>
      <w:proofErr w:type="spellEnd"/>
      <w:r w:rsidR="002D7FE7">
        <w:rPr>
          <w:sz w:val="28"/>
          <w:szCs w:val="28"/>
        </w:rPr>
        <w:t>. Or he had both a Septuagint and a Masoretic recension in front of him and used whichever suited his needs. [6:45]</w:t>
      </w:r>
    </w:p>
    <w:p w14:paraId="62E2E449" w14:textId="78E8FFE2" w:rsidR="0006190B" w:rsidRPr="00C873B4" w:rsidRDefault="002D7FE7" w:rsidP="002D7FE7">
      <w:pPr>
        <w:ind w:firstLine="720"/>
        <w:rPr>
          <w:sz w:val="28"/>
          <w:szCs w:val="28"/>
        </w:rPr>
      </w:pPr>
      <w:r>
        <w:rPr>
          <w:sz w:val="28"/>
          <w:szCs w:val="28"/>
        </w:rPr>
        <w:lastRenderedPageBreak/>
        <w:t xml:space="preserve">These complexities are exacerbated by the references themselves.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rt, perhaps as few as two words. They are also dense, compacted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bridle. </w:t>
      </w:r>
    </w:p>
    <w:p w14:paraId="355CAADF" w14:textId="3453BC65" w:rsidR="003767F5" w:rsidRPr="00C873B4" w:rsidRDefault="00961D64" w:rsidP="00F436A4">
      <w:pPr>
        <w:ind w:firstLine="720"/>
        <w:rPr>
          <w:sz w:val="28"/>
          <w:szCs w:val="28"/>
        </w:rPr>
      </w:pPr>
      <w:r w:rsidRPr="00C873B4">
        <w:rPr>
          <w:sz w:val="28"/>
          <w:szCs w:val="28"/>
        </w:rPr>
        <w:t xml:space="preserve">Revelation cites Scripture more than other contemporary Christian text </w:t>
      </w:r>
      <w:r w:rsidR="00D156B3" w:rsidRPr="00C873B4">
        <w:rPr>
          <w:noProof/>
          <w:sz w:val="28"/>
          <w:szCs w:val="28"/>
          <w:lang w:bidi="he-IL"/>
        </w:rPr>
        <w:t>[</w:t>
      </w:r>
      <w:r w:rsidR="00C06A40" w:rsidRPr="00C873B4">
        <w:rPr>
          <w:noProof/>
          <w:sz w:val="28"/>
          <w:szCs w:val="28"/>
          <w:lang w:bidi="he-IL"/>
        </w:rPr>
        <w:t>Slide</w:t>
      </w:r>
      <w:r w:rsidR="00D156B3" w:rsidRPr="00C873B4">
        <w:rPr>
          <w:noProof/>
          <w:sz w:val="28"/>
          <w:szCs w:val="28"/>
          <w:lang w:bidi="he-IL"/>
        </w:rPr>
        <w:t xml:space="preserve">: </w:t>
      </w:r>
      <w:r w:rsidR="00C5378B" w:rsidRPr="00C873B4">
        <w:rPr>
          <w:noProof/>
          <w:sz w:val="28"/>
          <w:szCs w:val="28"/>
          <w:lang w:bidi="he-IL"/>
        </w:rPr>
        <w:t>Moyise data)</w:t>
      </w:r>
      <w:r w:rsidR="00BD4295" w:rsidRPr="00C873B4">
        <w:rPr>
          <w:noProof/>
          <w:sz w:val="28"/>
          <w:szCs w:val="28"/>
          <w:lang w:bidi="he-IL"/>
        </w:rPr>
        <w:t xml:space="preserve">. </w:t>
      </w:r>
      <w:r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numbers of allusions in varying degrees of certainty. </w:t>
      </w:r>
      <w:r w:rsidR="001A6671" w:rsidRPr="00C873B4">
        <w:rPr>
          <w:sz w:val="28"/>
          <w:szCs w:val="28"/>
        </w:rPr>
        <w:t>Compare here the marginalia of the Nestle and Nestle-Aland editions f</w:t>
      </w:r>
      <w:r w:rsidR="003767F5" w:rsidRPr="00C873B4">
        <w:rPr>
          <w:sz w:val="28"/>
          <w:szCs w:val="28"/>
        </w:rPr>
        <w:t>rom 1904,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Scriptures. </w:t>
      </w:r>
    </w:p>
    <w:p w14:paraId="3F140B7F" w14:textId="77777777" w:rsidR="001A6671" w:rsidRPr="00C873B4" w:rsidRDefault="001A6671" w:rsidP="003E4B80">
      <w:pPr>
        <w:ind w:firstLine="720"/>
        <w:rPr>
          <w:sz w:val="28"/>
          <w:szCs w:val="28"/>
        </w:rPr>
      </w:pPr>
      <w:r w:rsidRPr="00C873B4">
        <w:rPr>
          <w:sz w:val="28"/>
          <w:szCs w:val="28"/>
        </w:rPr>
        <w:t>[</w:t>
      </w:r>
      <w:r w:rsidR="00511885" w:rsidRPr="00C873B4">
        <w:rPr>
          <w:sz w:val="28"/>
          <w:szCs w:val="28"/>
        </w:rPr>
        <w:t>Slide</w:t>
      </w:r>
      <w:r w:rsidR="00961D64" w:rsidRPr="00C873B4">
        <w:rPr>
          <w:sz w:val="28"/>
          <w:szCs w:val="28"/>
        </w:rPr>
        <w:t xml:space="preserve"> – scanned images side by side</w:t>
      </w:r>
      <w:r w:rsidRPr="00C873B4">
        <w:rPr>
          <w:sz w:val="28"/>
          <w:szCs w:val="28"/>
        </w:rPr>
        <w:t>]</w:t>
      </w:r>
    </w:p>
    <w:p w14:paraId="7F09E2D8" w14:textId="70C43EF9" w:rsidR="00763CF0" w:rsidRPr="00C873B4" w:rsidRDefault="00763CF0" w:rsidP="00F436A4">
      <w:pPr>
        <w:ind w:firstLine="720"/>
        <w:rPr>
          <w:sz w:val="28"/>
          <w:szCs w:val="28"/>
        </w:rPr>
      </w:pPr>
      <w:r w:rsidRPr="00C873B4">
        <w:rPr>
          <w:sz w:val="28"/>
          <w:szCs w:val="28"/>
        </w:rPr>
        <w:lastRenderedPageBreak/>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6128BC" w:rsidRPr="00C873B4">
        <w:rPr>
          <w:sz w:val="28"/>
          <w:szCs w:val="28"/>
          <w:vertAlign w:val="superscript"/>
        </w:rPr>
        <w:t xml:space="preserve">28 </w:t>
      </w:r>
      <w:r w:rsidR="000B0076" w:rsidRPr="00C873B4">
        <w:rPr>
          <w:sz w:val="28"/>
          <w:szCs w:val="28"/>
        </w:rPr>
        <w:t xml:space="preserve">published on their respective websites </w:t>
      </w:r>
      <w:r w:rsidR="006128BC" w:rsidRPr="00C873B4">
        <w:rPr>
          <w:sz w:val="28"/>
          <w:szCs w:val="28"/>
        </w:rPr>
        <w:t xml:space="preserve">are steps </w:t>
      </w:r>
      <w:r w:rsidR="007456BC" w:rsidRPr="00C873B4">
        <w:rPr>
          <w:sz w:val="28"/>
          <w:szCs w:val="28"/>
        </w:rPr>
        <w:t>in the right direction</w:t>
      </w:r>
      <w:r w:rsidR="00395CFF" w:rsidRPr="00C873B4">
        <w:rPr>
          <w:sz w:val="28"/>
          <w:szCs w:val="28"/>
        </w:rPr>
        <w:t xml:space="preserve"> </w:t>
      </w:r>
      <w:r w:rsidR="009240BB" w:rsidRPr="00C873B4">
        <w:rPr>
          <w:sz w:val="28"/>
          <w:szCs w:val="28"/>
        </w:rPr>
        <w:t>[Slide: SBLGNT and NA</w:t>
      </w:r>
      <w:r w:rsidR="009240BB" w:rsidRPr="00C873B4">
        <w:rPr>
          <w:sz w:val="28"/>
          <w:szCs w:val="28"/>
          <w:vertAlign w:val="superscript"/>
        </w:rPr>
        <w:t>28</w:t>
      </w:r>
      <w:r w:rsidR="006128BC" w:rsidRPr="00C873B4">
        <w:rPr>
          <w:sz w:val="28"/>
          <w:szCs w:val="28"/>
        </w:rPr>
        <w:t xml:space="preserve"> </w:t>
      </w:r>
      <w:r w:rsidR="009240BB" w:rsidRPr="00C873B4">
        <w:rPr>
          <w:sz w:val="28"/>
          <w:szCs w:val="28"/>
        </w:rPr>
        <w:t>Online],</w:t>
      </w:r>
      <w:r w:rsidR="009240BB" w:rsidRPr="00C873B4">
        <w:rPr>
          <w:rStyle w:val="FootnoteReference"/>
          <w:sz w:val="28"/>
          <w:szCs w:val="28"/>
        </w:rPr>
        <w:footnoteReference w:id="11"/>
      </w:r>
      <w:r w:rsidR="009240BB" w:rsidRPr="00C873B4">
        <w:rPr>
          <w:sz w:val="28"/>
          <w:szCs w:val="28"/>
        </w:rPr>
        <w:t xml:space="preserve"> </w:t>
      </w:r>
      <w:r w:rsidR="006128BC" w:rsidRPr="00C873B4">
        <w:rPr>
          <w:sz w:val="28"/>
          <w:szCs w:val="28"/>
        </w:rPr>
        <w:t xml:space="preserve">but </w:t>
      </w:r>
      <w:r w:rsidR="007456BC" w:rsidRPr="00C873B4">
        <w:rPr>
          <w:sz w:val="28"/>
          <w:szCs w:val="28"/>
        </w:rPr>
        <w:t>neith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D15BD1" w:rsidRPr="00C873B4">
        <w:rPr>
          <w:sz w:val="28"/>
          <w:szCs w:val="28"/>
        </w:rPr>
        <w:t>Fully d</w:t>
      </w:r>
      <w:r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5"/>
      <w:r w:rsidR="00853D83" w:rsidRPr="00C873B4">
        <w:rPr>
          <w:sz w:val="28"/>
          <w:szCs w:val="28"/>
        </w:rPr>
        <w:t>intertextuality</w:t>
      </w:r>
      <w:commentRangeEnd w:id="5"/>
      <w:r w:rsidR="00F436A4">
        <w:rPr>
          <w:rStyle w:val="CommentReference"/>
        </w:rPr>
        <w:commentReference w:id="5"/>
      </w:r>
      <w:r w:rsidR="00853D83" w:rsidRPr="00C873B4">
        <w:rPr>
          <w:sz w:val="28"/>
          <w:szCs w:val="28"/>
        </w:rPr>
        <w:t xml:space="preserve">. </w:t>
      </w:r>
    </w:p>
    <w:p w14:paraId="39508542" w14:textId="1E85C71C" w:rsidR="00CC5FA6" w:rsidRPr="00C873B4" w:rsidRDefault="00F9644F" w:rsidP="00C111ED">
      <w:pPr>
        <w:pStyle w:val="ListParagraph"/>
        <w:ind w:left="0" w:firstLine="720"/>
        <w:rPr>
          <w:sz w:val="28"/>
          <w:szCs w:val="28"/>
        </w:rPr>
      </w:pPr>
      <w:r w:rsidRPr="00C873B4">
        <w:rPr>
          <w:sz w:val="28"/>
          <w:szCs w:val="28"/>
        </w:rPr>
        <w:t>As case studies for digital editions, let us examine four passages from Revelation 17-18 and 21-22. [</w:t>
      </w:r>
      <w:hyperlink r:id="rId11" w:history="1">
        <w:r w:rsidR="006706DE" w:rsidRPr="00C873B4">
          <w:rPr>
            <w:rStyle w:val="Hyperlink"/>
            <w:sz w:val="28"/>
            <w:szCs w:val="28"/>
          </w:rPr>
          <w:t>http://encodingrevelation.github.io/revelation/apocalypseandempire.html</w:t>
        </w:r>
      </w:hyperlink>
      <w:r w:rsidRPr="00C873B4">
        <w:rPr>
          <w:sz w:val="28"/>
          <w:szCs w:val="28"/>
        </w:rPr>
        <w:t>]</w:t>
      </w:r>
      <w:r w:rsidR="009B6B02" w:rsidRPr="00C873B4">
        <w:rPr>
          <w:sz w:val="28"/>
          <w:szCs w:val="28"/>
        </w:rPr>
        <w:t xml:space="preserve">. The eclectic body text is taken from Eberhard </w:t>
      </w:r>
      <w:proofErr w:type="spellStart"/>
      <w:r w:rsidR="009B6B02" w:rsidRPr="00C873B4">
        <w:rPr>
          <w:sz w:val="28"/>
          <w:szCs w:val="28"/>
        </w:rPr>
        <w:t>Nestle’s</w:t>
      </w:r>
      <w:proofErr w:type="spellEnd"/>
      <w:r w:rsidR="009B6B02" w:rsidRPr="00C873B4">
        <w:rPr>
          <w:sz w:val="28"/>
          <w:szCs w:val="28"/>
        </w:rPr>
        <w:t xml:space="preserve">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w:t>
      </w:r>
      <w:r w:rsidR="009B6B02" w:rsidRPr="00C873B4">
        <w:rPr>
          <w:sz w:val="28"/>
          <w:szCs w:val="28"/>
        </w:rPr>
        <w:lastRenderedPageBreak/>
        <w:t xml:space="preserve">contains internal linkages within Revelation. The right-most column contains external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scholarly </w:t>
      </w:r>
      <w:r w:rsidR="009B6B02" w:rsidRPr="00C873B4">
        <w:rPr>
          <w:sz w:val="28"/>
          <w:szCs w:val="28"/>
        </w:rPr>
        <w:t xml:space="preserve">commentaries of </w:t>
      </w:r>
      <w:r w:rsidR="008D3498" w:rsidRPr="00C873B4">
        <w:rPr>
          <w:sz w:val="28"/>
          <w:szCs w:val="28"/>
        </w:rPr>
        <w:t>Swete,</w:t>
      </w:r>
      <w:r w:rsidR="00A85BE8" w:rsidRPr="00C873B4">
        <w:rPr>
          <w:rStyle w:val="FootnoteReference"/>
          <w:sz w:val="28"/>
          <w:szCs w:val="28"/>
        </w:rPr>
        <w:footnoteReference w:id="12"/>
      </w:r>
      <w:r w:rsidR="008D3498" w:rsidRPr="00C873B4">
        <w:rPr>
          <w:sz w:val="28"/>
          <w:szCs w:val="28"/>
        </w:rPr>
        <w:t xml:space="preserve"> Charles,</w:t>
      </w:r>
      <w:r w:rsidR="00A85BE8" w:rsidRPr="00C873B4">
        <w:rPr>
          <w:rStyle w:val="FootnoteReference"/>
          <w:sz w:val="28"/>
          <w:szCs w:val="28"/>
        </w:rPr>
        <w:footnoteReference w:id="13"/>
      </w:r>
      <w:r w:rsidR="008D3498" w:rsidRPr="00C873B4">
        <w:rPr>
          <w:sz w:val="28"/>
          <w:szCs w:val="28"/>
        </w:rPr>
        <w:t xml:space="preserve"> </w:t>
      </w:r>
      <w:r w:rsidR="009B6B02" w:rsidRPr="00C873B4">
        <w:rPr>
          <w:sz w:val="28"/>
          <w:szCs w:val="28"/>
        </w:rPr>
        <w:t>Aune,</w:t>
      </w:r>
      <w:r w:rsidR="00A85BE8" w:rsidRPr="00C873B4">
        <w:rPr>
          <w:rStyle w:val="FootnoteReference"/>
          <w:sz w:val="28"/>
          <w:szCs w:val="28"/>
        </w:rPr>
        <w:footnoteReference w:id="14"/>
      </w:r>
      <w:r w:rsidR="009B6B02" w:rsidRPr="00C873B4">
        <w:rPr>
          <w:sz w:val="28"/>
          <w:szCs w:val="28"/>
        </w:rPr>
        <w:t xml:space="preserve"> </w:t>
      </w:r>
      <w:r w:rsidR="00A85BE8" w:rsidRPr="00C873B4">
        <w:rPr>
          <w:sz w:val="28"/>
          <w:szCs w:val="28"/>
        </w:rPr>
        <w:t>Beale,</w:t>
      </w:r>
      <w:r w:rsidR="00A85BE8" w:rsidRPr="00C873B4">
        <w:rPr>
          <w:rStyle w:val="FootnoteReference"/>
          <w:sz w:val="28"/>
          <w:szCs w:val="28"/>
        </w:rPr>
        <w:footnoteReference w:id="15"/>
      </w:r>
      <w:r w:rsidR="00A85BE8" w:rsidRPr="00C873B4">
        <w:rPr>
          <w:sz w:val="28"/>
          <w:szCs w:val="28"/>
        </w:rPr>
        <w:t xml:space="preserve"> </w:t>
      </w:r>
      <w:r w:rsidR="009B6B02" w:rsidRPr="00C873B4">
        <w:rPr>
          <w:sz w:val="28"/>
          <w:szCs w:val="28"/>
        </w:rPr>
        <w:t>and Koester.</w:t>
      </w:r>
      <w:r w:rsidR="00A85BE8" w:rsidRPr="00C873B4">
        <w:rPr>
          <w:rStyle w:val="FootnoteReference"/>
          <w:sz w:val="28"/>
          <w:szCs w:val="28"/>
        </w:rPr>
        <w:footnoteReference w:id="16"/>
      </w:r>
      <w:r w:rsidR="009B6B02" w:rsidRPr="00C873B4">
        <w:rPr>
          <w:sz w:val="28"/>
          <w:szCs w:val="28"/>
        </w:rPr>
        <w:t xml:space="preserve"> </w:t>
      </w:r>
      <w:r w:rsidR="00365EC4" w:rsidRPr="00C873B4">
        <w:rPr>
          <w:sz w:val="28"/>
          <w:szCs w:val="28"/>
        </w:rPr>
        <w:t>References can be meta-tagged with data in accordance with research q</w:t>
      </w:r>
      <w:r w:rsidR="00C111ED" w:rsidRPr="00C873B4">
        <w:rPr>
          <w:sz w:val="28"/>
          <w:szCs w:val="28"/>
        </w:rPr>
        <w:t xml:space="preserve">uestions, such as the typology of intertextual reference, prophetic book, text-form of Scripture, or editorial confidence of authorial intentionality. </w:t>
      </w:r>
    </w:p>
    <w:p w14:paraId="61151A81" w14:textId="3C0998C3" w:rsidR="00854689" w:rsidRPr="00C873B4" w:rsidRDefault="00680832" w:rsidP="00886B56">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 xml:space="preserve">linked to a source text. </w:t>
      </w:r>
      <w:r w:rsidR="00E97A9A" w:rsidRPr="00C873B4">
        <w:rPr>
          <w:sz w:val="28"/>
          <w:szCs w:val="28"/>
        </w:rPr>
        <w:t xml:space="preserve">Similarly, </w:t>
      </w:r>
      <w:r w:rsidR="001E4683" w:rsidRPr="00C873B4">
        <w:rPr>
          <w:sz w:val="28"/>
          <w:szCs w:val="28"/>
        </w:rPr>
        <w:t>the marginal references display the corresponding text when clicked. These source texts are also linked to their respective Septuagint and Masoretic texts.</w:t>
      </w:r>
      <w:r w:rsidR="00304F3E" w:rsidRPr="00C873B4">
        <w:rPr>
          <w:sz w:val="28"/>
          <w:szCs w:val="28"/>
        </w:rPr>
        <w:t xml:space="preserve"> Internal links to Revelation can be loaded by clicking on their respective references. </w:t>
      </w:r>
      <w:r w:rsidR="00F36B09" w:rsidRPr="00C873B4">
        <w:rPr>
          <w:sz w:val="28"/>
          <w:szCs w:val="28"/>
        </w:rPr>
        <w:t>By color-coding the text, Revelation’s hyper-saturation wit</w:t>
      </w:r>
      <w:bookmarkStart w:id="6" w:name="_GoBack"/>
      <w:bookmarkEnd w:id="6"/>
      <w:r w:rsidR="00F36B09" w:rsidRPr="00C873B4">
        <w:rPr>
          <w:sz w:val="28"/>
          <w:szCs w:val="28"/>
        </w:rPr>
        <w:t xml:space="preserve">h intertextual references is immediately visible. </w:t>
      </w:r>
      <w:r w:rsidR="00365EC4" w:rsidRPr="00C873B4">
        <w:rPr>
          <w:sz w:val="28"/>
          <w:szCs w:val="28"/>
        </w:rPr>
        <w:t xml:space="preserve"> Even if you don’t </w:t>
      </w:r>
      <w:r w:rsidR="00365EC4" w:rsidRPr="00C873B4">
        <w:rPr>
          <w:i/>
          <w:iCs/>
          <w:sz w:val="28"/>
          <w:szCs w:val="28"/>
        </w:rPr>
        <w:t xml:space="preserve">hear </w:t>
      </w:r>
      <w:r w:rsidR="00365EC4" w:rsidRPr="00C873B4">
        <w:rPr>
          <w:sz w:val="28"/>
          <w:szCs w:val="28"/>
        </w:rPr>
        <w:t xml:space="preserve">the allusion the specific words are marked as allusive. </w:t>
      </w:r>
      <w:r w:rsidR="00F36B09" w:rsidRPr="00C873B4">
        <w:rPr>
          <w:sz w:val="28"/>
          <w:szCs w:val="28"/>
        </w:rPr>
        <w:t xml:space="preserve">Every verse has at least one reference in it. There is some confirmation bias here, given the </w:t>
      </w:r>
      <w:r w:rsidR="00536912" w:rsidRPr="00C873B4">
        <w:rPr>
          <w:sz w:val="28"/>
          <w:szCs w:val="28"/>
        </w:rPr>
        <w:t>s</w:t>
      </w:r>
      <w:r w:rsidR="00F36B09" w:rsidRPr="00C873B4">
        <w:rPr>
          <w:sz w:val="28"/>
          <w:szCs w:val="28"/>
        </w:rPr>
        <w:t xml:space="preserve">elective nature of case studies. </w:t>
      </w:r>
      <w:r w:rsidR="001C07C6" w:rsidRPr="00C873B4">
        <w:rPr>
          <w:sz w:val="28"/>
          <w:szCs w:val="28"/>
        </w:rPr>
        <w:t xml:space="preserve">Nevertheless, it </w:t>
      </w:r>
      <w:r w:rsidR="00F50BB7" w:rsidRPr="00C873B4">
        <w:rPr>
          <w:sz w:val="28"/>
          <w:szCs w:val="28"/>
        </w:rPr>
        <w:t xml:space="preserve">can </w:t>
      </w:r>
      <w:r w:rsidR="00F50BB7" w:rsidRPr="00C873B4">
        <w:rPr>
          <w:sz w:val="28"/>
          <w:szCs w:val="28"/>
        </w:rPr>
        <w:lastRenderedPageBreak/>
        <w:t>be</w:t>
      </w:r>
      <w:r w:rsidR="001C07C6" w:rsidRPr="00C873B4">
        <w:rPr>
          <w:sz w:val="28"/>
          <w:szCs w:val="28"/>
        </w:rPr>
        <w:t xml:space="preserve"> instructive to see how thoroughly </w:t>
      </w:r>
      <w:r w:rsidR="00886B56" w:rsidRPr="00C873B4">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imagery. </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77777777" w:rsidR="00F36B09" w:rsidRPr="00C873B4" w:rsidRDefault="00854689" w:rsidP="00536912">
      <w:pPr>
        <w:pStyle w:val="ListParagraph"/>
        <w:ind w:left="0" w:firstLine="720"/>
        <w:rPr>
          <w:sz w:val="28"/>
          <w:szCs w:val="28"/>
        </w:rPr>
      </w:pPr>
      <w:r w:rsidRPr="00C873B4">
        <w:rPr>
          <w:sz w:val="28"/>
          <w:szCs w:val="28"/>
        </w:rPr>
        <w:t xml:space="preserve">John’s description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 xml:space="preserve">an angel bearing a bowl of plagues invites the seer to gaze upon the Great Whore of Babylon.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7"/>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1102BA" w:rsidRPr="00C873B4">
        <w:rPr>
          <w:sz w:val="28"/>
          <w:szCs w:val="28"/>
        </w:rPr>
        <w:t xml:space="preserve">means of connection the </w:t>
      </w:r>
      <w:proofErr w:type="spellStart"/>
      <w:r w:rsidR="001102BA" w:rsidRPr="00C873B4">
        <w:rPr>
          <w:sz w:val="28"/>
          <w:szCs w:val="28"/>
        </w:rPr>
        <w:t>Flavian</w:t>
      </w:r>
      <w:r w:rsidR="00A30FBD" w:rsidRPr="00C873B4">
        <w:rPr>
          <w:sz w:val="28"/>
          <w:szCs w:val="28"/>
        </w:rPr>
        <w:t>s</w:t>
      </w:r>
      <w:proofErr w:type="spellEnd"/>
      <w:r w:rsidR="001102BA" w:rsidRPr="00C873B4">
        <w:rPr>
          <w:sz w:val="28"/>
          <w:szCs w:val="28"/>
        </w:rPr>
        <w:t>’</w:t>
      </w:r>
      <w:r w:rsidR="00A30FBD" w:rsidRPr="00C873B4">
        <w:rPr>
          <w:sz w:val="28"/>
          <w:szCs w:val="28"/>
        </w:rPr>
        <w:t xml:space="preserve"> destruction of the Second Temple with Nebuchadnezzar’s destruction of the First.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17:2, all the kings of the earth are said to have fornicated with the whore, an allusion to Isaiah’s polemic against </w:t>
      </w:r>
      <w:proofErr w:type="spellStart"/>
      <w:r w:rsidR="00E72FA8" w:rsidRPr="00C873B4">
        <w:rPr>
          <w:sz w:val="28"/>
          <w:szCs w:val="28"/>
        </w:rPr>
        <w:t>Tyre</w:t>
      </w:r>
      <w:proofErr w:type="spellEnd"/>
      <w:r w:rsidR="00E72FA8" w:rsidRPr="00C873B4">
        <w:rPr>
          <w:sz w:val="28"/>
          <w:szCs w:val="28"/>
        </w:rPr>
        <w:t xml:space="preserve"> in 23:17. </w:t>
      </w:r>
      <w:r w:rsidR="00067DAC" w:rsidRPr="00C873B4">
        <w:rPr>
          <w:sz w:val="28"/>
          <w:szCs w:val="28"/>
        </w:rPr>
        <w:t xml:space="preserve">The nations drinking from the whore’s wine alludes to Jeremiah’s prophecy against Babylon in 25 and 51. </w:t>
      </w:r>
      <w:r w:rsidR="00E30461" w:rsidRPr="00C873B4">
        <w:rPr>
          <w:sz w:val="28"/>
          <w:szCs w:val="28"/>
        </w:rPr>
        <w:t xml:space="preserve">The appeal to Nahum 3:4 recalls Nineveh </w:t>
      </w:r>
      <w:r w:rsidR="00DE48BE" w:rsidRPr="00C873B4">
        <w:rPr>
          <w:sz w:val="28"/>
          <w:szCs w:val="28"/>
        </w:rPr>
        <w:t xml:space="preserve">as </w:t>
      </w:r>
      <w:r w:rsidR="00E30461" w:rsidRPr="00C873B4">
        <w:rPr>
          <w:sz w:val="28"/>
          <w:szCs w:val="28"/>
        </w:rPr>
        <w:t xml:space="preserve">the city which enriches the nations by its fornication. </w:t>
      </w:r>
      <w:r w:rsidR="00536912" w:rsidRPr="00C873B4">
        <w:rPr>
          <w:sz w:val="28"/>
          <w:szCs w:val="28"/>
        </w:rPr>
        <w:t xml:space="preserve">The depiction of the whore </w:t>
      </w:r>
      <w:r w:rsidR="00536912" w:rsidRPr="00C873B4">
        <w:rPr>
          <w:sz w:val="28"/>
          <w:szCs w:val="28"/>
        </w:rPr>
        <w:lastRenderedPageBreak/>
        <w:t xml:space="preserve">riding the crimson beast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The metaphor of being “drunk on blood” would seem to be an allusion to the Yahweh’s sword being drunk with the blood of his enemies</w:t>
      </w:r>
      <w:r w:rsidR="00E30461" w:rsidRPr="00C873B4">
        <w:rPr>
          <w:sz w:val="28"/>
          <w:szCs w:val="28"/>
        </w:rPr>
        <w:t>; 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perhaps an allusion to Jezebel</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w:t>
      </w:r>
      <w:proofErr w:type="spellStart"/>
      <w:r w:rsidR="00DE48BE" w:rsidRPr="00C873B4">
        <w:rPr>
          <w:sz w:val="28"/>
          <w:szCs w:val="28"/>
        </w:rPr>
        <w:t>Tyre</w:t>
      </w:r>
      <w:proofErr w:type="spellEnd"/>
      <w:r w:rsidR="00DE48BE" w:rsidRPr="00C873B4">
        <w:rPr>
          <w:sz w:val="28"/>
          <w:szCs w:val="28"/>
        </w:rPr>
        <w:t xml:space="preserve">, </w:t>
      </w:r>
      <w:proofErr w:type="spellStart"/>
      <w:r w:rsidR="00DE48BE" w:rsidRPr="00C873B4">
        <w:rPr>
          <w:sz w:val="28"/>
          <w:szCs w:val="28"/>
        </w:rPr>
        <w:t>Ninevah</w:t>
      </w:r>
      <w:proofErr w:type="spellEnd"/>
      <w:r w:rsidR="00DE48BE" w:rsidRPr="00C873B4">
        <w:rPr>
          <w:sz w:val="28"/>
          <w:szCs w:val="28"/>
        </w:rPr>
        <w:t xml:space="preserve">,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people</w:t>
      </w:r>
      <w:r w:rsidR="00F92D41" w:rsidRPr="00C873B4">
        <w:rPr>
          <w:sz w:val="28"/>
          <w:szCs w:val="28"/>
        </w:rPr>
        <w:t>.</w:t>
      </w:r>
      <w:r w:rsidR="008726C5" w:rsidRPr="00C873B4">
        <w:rPr>
          <w:sz w:val="28"/>
          <w:szCs w:val="28"/>
        </w:rPr>
        <w:t xml:space="preserve"> </w:t>
      </w:r>
    </w:p>
    <w:p w14:paraId="401EC76E" w14:textId="76823BF5" w:rsidR="008726C5" w:rsidRPr="00C873B4" w:rsidRDefault="008726C5" w:rsidP="00F95FED">
      <w:pPr>
        <w:pStyle w:val="ListParagraph"/>
        <w:ind w:left="0" w:firstLine="720"/>
        <w:rPr>
          <w:sz w:val="28"/>
          <w:szCs w:val="28"/>
        </w:rPr>
      </w:pPr>
      <w:r w:rsidRPr="00C873B4">
        <w:rPr>
          <w:sz w:val="28"/>
          <w:szCs w:val="28"/>
        </w:rPr>
        <w:t xml:space="preserve">Digital editions allow for more flexibility for research. Because the references have been tagged by reference type, the reader can isolate the </w:t>
      </w:r>
      <w:r w:rsidR="00F95FED" w:rsidRPr="00C873B4">
        <w:rPr>
          <w:sz w:val="28"/>
          <w:szCs w:val="28"/>
        </w:rPr>
        <w:t>quotations</w:t>
      </w:r>
      <w:r w:rsidRPr="00C873B4">
        <w:rPr>
          <w:sz w:val="28"/>
          <w:szCs w:val="28"/>
        </w:rPr>
        <w:t xml:space="preserve">, allusions, and thematic parallels as desired. Toggling the dropdown menu in the right-most column activates only the links of the desired classification. While we can see that Revelation references Scripture using each of the three typologies discussed above, </w:t>
      </w:r>
      <w:r w:rsidR="00365EC4" w:rsidRPr="00C873B4">
        <w:rPr>
          <w:sz w:val="28"/>
          <w:szCs w:val="28"/>
        </w:rPr>
        <w:t>John</w:t>
      </w:r>
      <w:r w:rsidRPr="00C873B4">
        <w:rPr>
          <w:sz w:val="28"/>
          <w:szCs w:val="28"/>
        </w:rPr>
        <w:t xml:space="preserve"> has a preference for allusion compared to either quotation or thematic parallels. </w:t>
      </w:r>
      <w:r w:rsidR="00BA49D6" w:rsidRPr="00C873B4">
        <w:rPr>
          <w:sz w:val="28"/>
          <w:szCs w:val="28"/>
        </w:rPr>
        <w:t>[URL: Toggle reference dropdown]</w:t>
      </w:r>
    </w:p>
    <w:p w14:paraId="77D599FA" w14:textId="77777777" w:rsidR="00567E68" w:rsidRPr="00C873B4" w:rsidRDefault="00567E68" w:rsidP="00115797">
      <w:pPr>
        <w:ind w:firstLine="720"/>
        <w:rPr>
          <w:sz w:val="28"/>
          <w:szCs w:val="28"/>
        </w:rPr>
      </w:pPr>
    </w:p>
    <w:p w14:paraId="588115E9" w14:textId="77777777" w:rsidR="00567E68" w:rsidRPr="00C873B4" w:rsidRDefault="00567E68" w:rsidP="00567E68">
      <w:pPr>
        <w:rPr>
          <w:sz w:val="28"/>
          <w:szCs w:val="28"/>
        </w:rPr>
      </w:pPr>
      <w:r w:rsidRPr="00C873B4">
        <w:rPr>
          <w:b/>
          <w:bCs/>
          <w:sz w:val="28"/>
          <w:szCs w:val="28"/>
        </w:rPr>
        <w:t xml:space="preserve">Revelation 18:1-3 </w:t>
      </w:r>
      <w:hyperlink r:id="rId13" w:history="1">
        <w:r w:rsidRPr="00C873B4">
          <w:rPr>
            <w:rStyle w:val="Hyperlink"/>
            <w:sz w:val="28"/>
            <w:szCs w:val="28"/>
          </w:rPr>
          <w:t>http://encodingrevelation.github.io/revelation/revelation/chapter/ap18.html</w:t>
        </w:r>
      </w:hyperlink>
    </w:p>
    <w:p w14:paraId="6B3282DA" w14:textId="315EDCC4"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proclamation </w:t>
      </w:r>
      <w:r w:rsidRPr="00C873B4">
        <w:rPr>
          <w:sz w:val="28"/>
          <w:szCs w:val="28"/>
        </w:rPr>
        <w:lastRenderedPageBreak/>
        <w:t xml:space="preserve">of Babylon’s downfall </w:t>
      </w:r>
      <w:r w:rsidR="00FC65BE" w:rsidRPr="00C873B4">
        <w:rPr>
          <w:sz w:val="28"/>
          <w:szCs w:val="28"/>
        </w:rPr>
        <w:t>translates</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bavel</w:t>
      </w:r>
      <w:proofErr w:type="spellEnd"/>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accordingly</w:t>
      </w:r>
      <w:r w:rsidRPr="00C873B4">
        <w:rPr>
          <w:iCs/>
          <w:sz w:val="28"/>
          <w:szCs w:val="28"/>
        </w:rPr>
        <w:t>.</w:t>
      </w:r>
      <w:r w:rsidRPr="00C873B4">
        <w:rPr>
          <w:rStyle w:val="FootnoteReference"/>
          <w:iCs/>
          <w:sz w:val="28"/>
          <w:szCs w:val="28"/>
        </w:rPr>
        <w:footnoteReference w:id="18"/>
      </w:r>
    </w:p>
    <w:p w14:paraId="0BD2E507" w14:textId="77777777" w:rsidR="00A26DE5" w:rsidRPr="00C873B4" w:rsidRDefault="00811EC4" w:rsidP="00231344">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 xml:space="preserve">The cup of wine, again a reference to Jeremiah, served as the cup of the Great Whore’s lustful iniquity in 17:2. In 18:3, however, the wine of the wrath returns again, though now the cup is God’s cup of wrath which </w:t>
      </w:r>
      <w:r w:rsidR="00713C2C" w:rsidRPr="00C873B4">
        <w:rPr>
          <w:sz w:val="28"/>
          <w:szCs w:val="28"/>
        </w:rPr>
        <w:t xml:space="preserve">causes the nations to fall. </w:t>
      </w:r>
      <w:r w:rsidR="00231344" w:rsidRPr="00C873B4">
        <w:rPr>
          <w:sz w:val="28"/>
          <w:szCs w:val="28"/>
        </w:rPr>
        <w:t xml:space="preserve">These double utilizations play upon the flexibility of metaphor and prophecy.  </w:t>
      </w:r>
    </w:p>
    <w:p w14:paraId="34A8EC60" w14:textId="5A2FCAC1" w:rsidR="00821846" w:rsidRPr="00C873B4" w:rsidRDefault="002D2BFF" w:rsidP="00E12977">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Revelation’s use of a particular prophet: the use of Daniel, the use of Ezekiel, the use of Zechariah,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w:t>
      </w:r>
      <w:r w:rsidR="005A3CD1" w:rsidRPr="00C873B4">
        <w:rPr>
          <w:sz w:val="28"/>
          <w:szCs w:val="28"/>
        </w:rPr>
        <w:lastRenderedPageBreak/>
        <w:t xml:space="preserve">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Jeremiah </w:t>
      </w:r>
      <w:r w:rsidR="00F829EB" w:rsidRPr="00C873B4">
        <w:rPr>
          <w:sz w:val="28"/>
          <w:szCs w:val="28"/>
        </w:rPr>
        <w:t>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for describing the judgment of Babylon</w:t>
      </w:r>
      <w:r w:rsidR="005A3CD1" w:rsidRPr="00C873B4">
        <w:rPr>
          <w:sz w:val="28"/>
          <w:szCs w:val="28"/>
        </w:rPr>
        <w:t>.</w:t>
      </w:r>
      <w:r w:rsidR="005A3CD1" w:rsidRPr="00C873B4">
        <w:rPr>
          <w:rStyle w:val="FootnoteReference"/>
          <w:sz w:val="28"/>
          <w:szCs w:val="28"/>
        </w:rPr>
        <w:footnoteReference w:id="19"/>
      </w:r>
      <w:r w:rsidR="005A3CD1" w:rsidRPr="00C873B4">
        <w:rPr>
          <w:sz w:val="28"/>
          <w:szCs w:val="28"/>
        </w:rPr>
        <w:t xml:space="preserve"> </w:t>
      </w:r>
      <w:r w:rsidR="00231344" w:rsidRPr="00C873B4">
        <w:rPr>
          <w:sz w:val="28"/>
          <w:szCs w:val="28"/>
        </w:rPr>
        <w:t xml:space="preserve">In addition to the proclamations discussed above, we see the imperative to “come out” of Babylon in 18:4, </w:t>
      </w:r>
      <w:r w:rsidR="007544EE" w:rsidRPr="00C873B4">
        <w:rPr>
          <w:sz w:val="28"/>
          <w:szCs w:val="28"/>
        </w:rPr>
        <w:t>a reference found only the MT of Jeremiah.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 xml:space="preserve">d will do to Babylon that which Babylon has done. </w:t>
      </w:r>
      <w:r w:rsidR="00471BAE" w:rsidRPr="00C873B4">
        <w:rPr>
          <w:sz w:val="28"/>
          <w:szCs w:val="28"/>
        </w:rPr>
        <w:t xml:space="preserve">Similarly, the destruction by fire promised </w:t>
      </w:r>
      <w:r w:rsidR="00231344" w:rsidRPr="00C873B4">
        <w:rPr>
          <w:sz w:val="28"/>
          <w:szCs w:val="28"/>
        </w:rPr>
        <w:t xml:space="preserve">in </w:t>
      </w:r>
      <w:r w:rsidR="00471BAE" w:rsidRPr="00C873B4">
        <w:rPr>
          <w:sz w:val="28"/>
          <w:szCs w:val="28"/>
        </w:rPr>
        <w:t xml:space="preserve">verse 8 echoes Jeremiah’s prophecy that Babylon would be destroyed by fire in Jeremiah 50-51. </w:t>
      </w:r>
      <w:r w:rsidR="001F1721" w:rsidRPr="00C873B4">
        <w:rPr>
          <w:sz w:val="28"/>
          <w:szCs w:val="28"/>
        </w:rPr>
        <w:t xml:space="preserve">Though </w:t>
      </w:r>
      <w:r w:rsidR="00394E97" w:rsidRPr="00C873B4">
        <w:rPr>
          <w:sz w:val="28"/>
          <w:szCs w:val="28"/>
        </w:rPr>
        <w:t>Revelation yokes these allusions</w:t>
      </w:r>
      <w:r w:rsidR="001F1721" w:rsidRPr="00C873B4">
        <w:rPr>
          <w:sz w:val="28"/>
          <w:szCs w:val="28"/>
        </w:rPr>
        <w:t xml:space="preserve"> other </w:t>
      </w:r>
      <w:r w:rsidR="00394E97" w:rsidRPr="00C873B4">
        <w:rPr>
          <w:sz w:val="28"/>
          <w:szCs w:val="28"/>
        </w:rPr>
        <w:t>prophets</w:t>
      </w:r>
      <w:r w:rsidR="00E534E2" w:rsidRPr="00C873B4">
        <w:rPr>
          <w:sz w:val="28"/>
          <w:szCs w:val="28"/>
        </w:rPr>
        <w:t xml:space="preserve"> within 18:1-8</w:t>
      </w:r>
      <w:r w:rsidR="001F1721" w:rsidRPr="00C873B4">
        <w:rPr>
          <w:sz w:val="28"/>
          <w:szCs w:val="28"/>
        </w:rPr>
        <w:t xml:space="preserve">, </w:t>
      </w:r>
      <w:r w:rsidR="008F4263" w:rsidRPr="00C873B4">
        <w:rPr>
          <w:sz w:val="28"/>
          <w:szCs w:val="28"/>
        </w:rPr>
        <w:t xml:space="preserve">Jeremiah’s oracles form the </w:t>
      </w:r>
      <w:r w:rsidR="001F1721" w:rsidRPr="00C873B4">
        <w:rPr>
          <w:sz w:val="28"/>
          <w:szCs w:val="28"/>
        </w:rPr>
        <w:t xml:space="preserve">backbone of John’s </w:t>
      </w:r>
      <w:r w:rsidR="009D657D" w:rsidRPr="00C873B4">
        <w:rPr>
          <w:sz w:val="28"/>
          <w:szCs w:val="28"/>
        </w:rPr>
        <w:t>confidence</w:t>
      </w:r>
      <w:r w:rsidR="001F1721" w:rsidRPr="00C873B4">
        <w:rPr>
          <w:sz w:val="28"/>
          <w:szCs w:val="28"/>
        </w:rPr>
        <w:t xml:space="preserve"> that Rome will be destroyed</w:t>
      </w:r>
      <w:r w:rsidR="008F4263" w:rsidRPr="00C873B4">
        <w:rPr>
          <w:sz w:val="28"/>
          <w:szCs w:val="28"/>
        </w:rPr>
        <w:t>.</w:t>
      </w:r>
      <w:r w:rsidR="00231344" w:rsidRPr="00C873B4">
        <w:rPr>
          <w:sz w:val="28"/>
          <w:szCs w:val="28"/>
        </w:rPr>
        <w:t xml:space="preserve"> </w:t>
      </w:r>
    </w:p>
    <w:p w14:paraId="4F80E681" w14:textId="77777777" w:rsidR="00331154" w:rsidRPr="00C873B4" w:rsidRDefault="00821846" w:rsidP="00B204B9">
      <w:pPr>
        <w:ind w:firstLine="720"/>
        <w:rPr>
          <w:sz w:val="28"/>
          <w:szCs w:val="28"/>
        </w:rPr>
      </w:pPr>
      <w:r w:rsidRPr="00C873B4">
        <w:rPr>
          <w:sz w:val="28"/>
          <w:szCs w:val="28"/>
        </w:rPr>
        <w:t>Chapter 18 also allows us to address text-critical questions. By and large, the text of the Nestle 1904 matches the NA</w:t>
      </w:r>
      <w:r w:rsidRPr="00C873B4">
        <w:rPr>
          <w:sz w:val="28"/>
          <w:szCs w:val="28"/>
          <w:vertAlign w:val="superscript"/>
        </w:rPr>
        <w:t>28</w:t>
      </w:r>
      <w:r w:rsidRPr="00C873B4">
        <w:rPr>
          <w:sz w:val="28"/>
          <w:szCs w:val="28"/>
        </w:rPr>
        <w:t xml:space="preserve">. Since </w:t>
      </w:r>
      <w:r w:rsidR="00685822" w:rsidRPr="00C873B4">
        <w:rPr>
          <w:sz w:val="28"/>
          <w:szCs w:val="28"/>
        </w:rPr>
        <w:t>the</w:t>
      </w:r>
      <w:r w:rsidRPr="00C873B4">
        <w:rPr>
          <w:sz w:val="28"/>
          <w:szCs w:val="28"/>
        </w:rPr>
        <w:t xml:space="preserve"> focus here is on intertexuality, this edition was designed to address this issue. One could, however, encode the text to display variations between manuscript traditions or individual manuscripts. The daggers here display </w:t>
      </w:r>
      <w:r w:rsidR="00B204B9" w:rsidRPr="00C873B4">
        <w:rPr>
          <w:sz w:val="28"/>
          <w:szCs w:val="28"/>
        </w:rPr>
        <w:t xml:space="preserve">synoptically </w:t>
      </w:r>
      <w:r w:rsidRPr="00C873B4">
        <w:rPr>
          <w:sz w:val="28"/>
          <w:szCs w:val="28"/>
        </w:rPr>
        <w:t>the major vari</w:t>
      </w:r>
      <w:r w:rsidR="005A3CD1" w:rsidRPr="00C873B4">
        <w:rPr>
          <w:sz w:val="28"/>
          <w:szCs w:val="28"/>
        </w:rPr>
        <w:t xml:space="preserve">ants and their textual support in the side window. </w:t>
      </w:r>
      <w:r w:rsidR="0053680C" w:rsidRPr="00C873B4">
        <w:rPr>
          <w:sz w:val="28"/>
          <w:szCs w:val="28"/>
        </w:rPr>
        <w:t>Since</w:t>
      </w:r>
      <w:r w:rsidR="00331154" w:rsidRPr="00C873B4">
        <w:rPr>
          <w:sz w:val="28"/>
          <w:szCs w:val="28"/>
        </w:rPr>
        <w:t xml:space="preserve"> t</w:t>
      </w:r>
      <w:r w:rsidR="00A02CD3" w:rsidRPr="00C873B4">
        <w:rPr>
          <w:sz w:val="28"/>
          <w:szCs w:val="28"/>
        </w:rPr>
        <w:t>he variations in both 18</w:t>
      </w:r>
      <w:r w:rsidR="00331154" w:rsidRPr="00C873B4">
        <w:rPr>
          <w:sz w:val="28"/>
          <w:szCs w:val="28"/>
        </w:rPr>
        <w:t>:2 and 3 regard intertexuality</w:t>
      </w:r>
      <w:r w:rsidR="00B204B9" w:rsidRPr="00C873B4">
        <w:rPr>
          <w:sz w:val="28"/>
          <w:szCs w:val="28"/>
        </w:rPr>
        <w:t xml:space="preserve">, some discussion is merited. </w:t>
      </w:r>
    </w:p>
    <w:p w14:paraId="1F17D595" w14:textId="77777777" w:rsidR="00113C6E" w:rsidRPr="00C873B4" w:rsidRDefault="00113C6E" w:rsidP="00330B06">
      <w:pPr>
        <w:ind w:firstLine="720"/>
        <w:rPr>
          <w:sz w:val="28"/>
          <w:szCs w:val="28"/>
        </w:rPr>
      </w:pPr>
      <w:r w:rsidRPr="00C873B4">
        <w:rPr>
          <w:sz w:val="28"/>
          <w:szCs w:val="28"/>
        </w:rPr>
        <w:lastRenderedPageBreak/>
        <w:t xml:space="preserve">In 18:2, we find that the third </w:t>
      </w:r>
      <w:proofErr w:type="gramStart"/>
      <w:r w:rsidRPr="00C873B4">
        <w:rPr>
          <w:sz w:val="28"/>
          <w:szCs w:val="28"/>
        </w:rPr>
        <w:t>class</w:t>
      </w:r>
      <w:proofErr w:type="gramEnd"/>
      <w:r w:rsidRPr="00C873B4">
        <w:rPr>
          <w:sz w:val="28"/>
          <w:szCs w:val="28"/>
        </w:rPr>
        <w:t xml:space="preserve"> of animals that haunt Babylon, the unclean beasts, have been dropped</w:t>
      </w:r>
      <w:r w:rsidR="00330B06" w:rsidRPr="00C873B4">
        <w:rPr>
          <w:sz w:val="28"/>
          <w:szCs w:val="28"/>
        </w:rPr>
        <w:t xml:space="preserve"> in some manuscripts</w:t>
      </w:r>
      <w:r w:rsidRPr="00C873B4">
        <w:rPr>
          <w:sz w:val="28"/>
          <w:szCs w:val="28"/>
        </w:rPr>
        <w:t xml:space="preserve">. The textual support for both readings is relatively even, </w:t>
      </w:r>
      <w:r w:rsidR="00F46E2B" w:rsidRPr="00C873B4">
        <w:rPr>
          <w:sz w:val="28"/>
          <w:szCs w:val="28"/>
        </w:rPr>
        <w:t>though a majority of the commentators have adopted the text used by the NA</w:t>
      </w:r>
      <w:r w:rsidR="00F46E2B" w:rsidRPr="00C873B4">
        <w:rPr>
          <w:sz w:val="28"/>
          <w:szCs w:val="28"/>
          <w:vertAlign w:val="superscript"/>
        </w:rPr>
        <w:t>28</w:t>
      </w:r>
      <w:r w:rsidR="00F46E2B" w:rsidRPr="00C873B4">
        <w:rPr>
          <w:sz w:val="28"/>
          <w:szCs w:val="28"/>
        </w:rPr>
        <w:t xml:space="preserve"> on the grounds that it better reflects the theme </w:t>
      </w:r>
      <w:r w:rsidR="00330B06" w:rsidRPr="00C873B4">
        <w:rPr>
          <w:sz w:val="28"/>
          <w:szCs w:val="28"/>
        </w:rPr>
        <w:t>of</w:t>
      </w:r>
      <w:r w:rsidR="00F46E2B" w:rsidRPr="00C873B4">
        <w:rPr>
          <w:sz w:val="28"/>
          <w:szCs w:val="28"/>
        </w:rPr>
        <w:t xml:space="preserve"> beasts inhabiting the desolated city.</w:t>
      </w:r>
      <w:r w:rsidR="00EF2744" w:rsidRPr="00C873B4">
        <w:rPr>
          <w:sz w:val="28"/>
          <w:szCs w:val="28"/>
        </w:rPr>
        <w:t xml:space="preserve"> </w:t>
      </w:r>
      <w:r w:rsidR="00D67F6D" w:rsidRPr="00C873B4">
        <w:rPr>
          <w:sz w:val="28"/>
          <w:szCs w:val="28"/>
        </w:rPr>
        <w:t>This demonstrates, however, the dangers of anchoring an argument in thematic parallels. The combination of unclean spirits, birds, and animals does no</w:t>
      </w:r>
      <w:r w:rsidR="00443E14" w:rsidRPr="00C873B4">
        <w:rPr>
          <w:sz w:val="28"/>
          <w:szCs w:val="28"/>
        </w:rPr>
        <w:t xml:space="preserve">t appear in any of the supposedly parallel source </w:t>
      </w:r>
      <w:r w:rsidR="00146AD5" w:rsidRPr="00C873B4">
        <w:rPr>
          <w:sz w:val="28"/>
          <w:szCs w:val="28"/>
        </w:rPr>
        <w:t xml:space="preserve">texts, though one could </w:t>
      </w:r>
      <w:r w:rsidR="00F95FED" w:rsidRPr="00C873B4">
        <w:rPr>
          <w:sz w:val="28"/>
          <w:szCs w:val="28"/>
        </w:rPr>
        <w:t>assume</w:t>
      </w:r>
      <w:r w:rsidR="00146AD5" w:rsidRPr="00C873B4">
        <w:rPr>
          <w:sz w:val="28"/>
          <w:szCs w:val="28"/>
        </w:rPr>
        <w:t xml:space="preserve"> that John had Isaiah 13:21-22 in mind given the combination of </w:t>
      </w:r>
      <w:proofErr w:type="spellStart"/>
      <w:r w:rsidR="00146AD5" w:rsidRPr="00C873B4">
        <w:rPr>
          <w:i/>
          <w:iCs/>
          <w:sz w:val="28"/>
          <w:szCs w:val="28"/>
        </w:rPr>
        <w:t>daimon</w:t>
      </w:r>
      <w:proofErr w:type="spellEnd"/>
      <w:r w:rsidR="00146AD5" w:rsidRPr="00C873B4">
        <w:rPr>
          <w:sz w:val="28"/>
          <w:szCs w:val="28"/>
        </w:rPr>
        <w:t xml:space="preserve"> and </w:t>
      </w:r>
      <w:proofErr w:type="spellStart"/>
      <w:r w:rsidR="00146AD5" w:rsidRPr="00C873B4">
        <w:rPr>
          <w:i/>
          <w:iCs/>
          <w:sz w:val="28"/>
          <w:szCs w:val="28"/>
        </w:rPr>
        <w:t>theria</w:t>
      </w:r>
      <w:proofErr w:type="spellEnd"/>
      <w:r w:rsidR="00146AD5" w:rsidRPr="00C873B4">
        <w:rPr>
          <w:sz w:val="28"/>
          <w:szCs w:val="28"/>
        </w:rPr>
        <w:t xml:space="preserve">. </w:t>
      </w:r>
    </w:p>
    <w:p w14:paraId="70696C20" w14:textId="77777777" w:rsidR="00567E68" w:rsidRPr="00C873B4" w:rsidRDefault="00F46E2B" w:rsidP="00B204B9">
      <w:pPr>
        <w:ind w:firstLine="720"/>
        <w:rPr>
          <w:sz w:val="28"/>
          <w:szCs w:val="28"/>
        </w:rPr>
      </w:pPr>
      <w:r w:rsidRPr="00C873B4">
        <w:rPr>
          <w:sz w:val="28"/>
          <w:szCs w:val="28"/>
        </w:rPr>
        <w:t xml:space="preserve">The variation on 18:3 presents another interesting </w:t>
      </w:r>
      <w:r w:rsidR="004C6E77" w:rsidRPr="00C873B4">
        <w:rPr>
          <w:sz w:val="28"/>
          <w:szCs w:val="28"/>
        </w:rPr>
        <w:t xml:space="preserve">case regarding the verb associated with </w:t>
      </w:r>
      <w:r w:rsidR="004C6E77" w:rsidRPr="00C873B4">
        <w:rPr>
          <w:i/>
          <w:iCs/>
          <w:sz w:val="28"/>
          <w:szCs w:val="28"/>
        </w:rPr>
        <w:t xml:space="preserve">ta </w:t>
      </w:r>
      <w:proofErr w:type="spellStart"/>
      <w:r w:rsidR="004C6E77" w:rsidRPr="00C873B4">
        <w:rPr>
          <w:i/>
          <w:iCs/>
          <w:sz w:val="28"/>
          <w:szCs w:val="28"/>
        </w:rPr>
        <w:t>ethne</w:t>
      </w:r>
      <w:proofErr w:type="spellEnd"/>
      <w:r w:rsidR="004C6E77" w:rsidRPr="00C873B4">
        <w:rPr>
          <w:sz w:val="28"/>
          <w:szCs w:val="28"/>
        </w:rPr>
        <w:t xml:space="preserve"> and the text-form John is using. If </w:t>
      </w:r>
      <w:proofErr w:type="spellStart"/>
      <w:r w:rsidR="004C6E77" w:rsidRPr="00C873B4">
        <w:rPr>
          <w:i/>
          <w:iCs/>
          <w:sz w:val="28"/>
          <w:szCs w:val="28"/>
        </w:rPr>
        <w:t>peptokan</w:t>
      </w:r>
      <w:proofErr w:type="spellEnd"/>
      <w:r w:rsidR="004C6E77" w:rsidRPr="00C873B4">
        <w:rPr>
          <w:sz w:val="28"/>
          <w:szCs w:val="28"/>
        </w:rPr>
        <w:t xml:space="preserve"> is accepted, John would seem to be allud</w:t>
      </w:r>
      <w:r w:rsidR="00BE1E3A" w:rsidRPr="00C873B4">
        <w:rPr>
          <w:sz w:val="28"/>
          <w:szCs w:val="28"/>
        </w:rPr>
        <w:t>ing to Jeremiah 51:7, translating</w:t>
      </w:r>
      <w:r w:rsidR="004C6E77" w:rsidRPr="00C873B4">
        <w:rPr>
          <w:sz w:val="28"/>
          <w:szCs w:val="28"/>
        </w:rPr>
        <w:t xml:space="preserve"> </w:t>
      </w:r>
      <w:r w:rsidR="000E4FC8" w:rsidRPr="00C873B4">
        <w:rPr>
          <w:sz w:val="28"/>
          <w:szCs w:val="28"/>
        </w:rPr>
        <w:t xml:space="preserve">the </w:t>
      </w:r>
      <w:proofErr w:type="spellStart"/>
      <w:r w:rsidR="000E4FC8" w:rsidRPr="00C873B4">
        <w:rPr>
          <w:sz w:val="28"/>
          <w:szCs w:val="28"/>
        </w:rPr>
        <w:t>hiphi</w:t>
      </w:r>
      <w:r w:rsidR="004C6E77" w:rsidRPr="00C873B4">
        <w:rPr>
          <w:sz w:val="28"/>
          <w:szCs w:val="28"/>
        </w:rPr>
        <w:t>l</w:t>
      </w:r>
      <w:proofErr w:type="spellEnd"/>
      <w:r w:rsidR="004C6E77" w:rsidRPr="00C873B4">
        <w:rPr>
          <w:sz w:val="28"/>
          <w:szCs w:val="28"/>
        </w:rPr>
        <w:t xml:space="preserve"> of </w:t>
      </w:r>
      <w:proofErr w:type="spellStart"/>
      <w:r w:rsidR="004C6E77" w:rsidRPr="00C873B4">
        <w:rPr>
          <w:i/>
          <w:iCs/>
          <w:sz w:val="28"/>
          <w:szCs w:val="28"/>
        </w:rPr>
        <w:t>shakar</w:t>
      </w:r>
      <w:proofErr w:type="spellEnd"/>
      <w:r w:rsidR="004C6E77" w:rsidRPr="00C873B4">
        <w:rPr>
          <w:sz w:val="28"/>
          <w:szCs w:val="28"/>
        </w:rPr>
        <w:t xml:space="preserve"> with a perfect active indicative of the verb </w:t>
      </w:r>
      <w:proofErr w:type="spellStart"/>
      <w:r w:rsidR="004C6E77" w:rsidRPr="00C873B4">
        <w:rPr>
          <w:i/>
          <w:iCs/>
          <w:sz w:val="28"/>
          <w:szCs w:val="28"/>
        </w:rPr>
        <w:t>pino</w:t>
      </w:r>
      <w:proofErr w:type="spellEnd"/>
      <w:r w:rsidR="004C6E77" w:rsidRPr="00C873B4">
        <w:rPr>
          <w:sz w:val="28"/>
          <w:szCs w:val="28"/>
        </w:rPr>
        <w:t xml:space="preserve">, since the Septuagint has a form of </w:t>
      </w:r>
      <w:proofErr w:type="spellStart"/>
      <w:r w:rsidR="004C6E77" w:rsidRPr="00C873B4">
        <w:rPr>
          <w:i/>
          <w:iCs/>
          <w:sz w:val="28"/>
          <w:szCs w:val="28"/>
        </w:rPr>
        <w:t>methusko</w:t>
      </w:r>
      <w:proofErr w:type="spellEnd"/>
      <w:r w:rsidR="004C6E77" w:rsidRPr="00C873B4">
        <w:rPr>
          <w:sz w:val="28"/>
          <w:szCs w:val="28"/>
        </w:rPr>
        <w:t xml:space="preserve">. </w:t>
      </w:r>
      <w:r w:rsidR="002D69F9" w:rsidRPr="00C873B4">
        <w:rPr>
          <w:sz w:val="28"/>
          <w:szCs w:val="28"/>
        </w:rPr>
        <w:t xml:space="preserve">The aural and visual similarities which may have resulted in this manuscript variation may </w:t>
      </w:r>
      <w:r w:rsidR="00DD4BAA" w:rsidRPr="00C873B4">
        <w:rPr>
          <w:sz w:val="28"/>
          <w:szCs w:val="28"/>
        </w:rPr>
        <w:t>be intentional</w:t>
      </w:r>
      <w:r w:rsidR="002D69F9" w:rsidRPr="00C873B4">
        <w:rPr>
          <w:sz w:val="28"/>
          <w:szCs w:val="28"/>
        </w:rPr>
        <w:t xml:space="preserve">. John may also be engaging in word play here similar to </w:t>
      </w:r>
      <w:proofErr w:type="spellStart"/>
      <w:r w:rsidR="002D69F9" w:rsidRPr="00C873B4">
        <w:rPr>
          <w:sz w:val="28"/>
          <w:szCs w:val="28"/>
        </w:rPr>
        <w:t>Deutero</w:t>
      </w:r>
      <w:proofErr w:type="spellEnd"/>
      <w:r w:rsidR="002D69F9" w:rsidRPr="00C873B4">
        <w:rPr>
          <w:sz w:val="28"/>
          <w:szCs w:val="28"/>
        </w:rPr>
        <w:t xml:space="preserve">-Isaiah’s </w:t>
      </w:r>
      <w:proofErr w:type="spellStart"/>
      <w:r w:rsidR="002D69F9" w:rsidRPr="00C873B4">
        <w:rPr>
          <w:i/>
          <w:iCs/>
          <w:sz w:val="28"/>
          <w:szCs w:val="28"/>
        </w:rPr>
        <w:t>haggolah</w:t>
      </w:r>
      <w:proofErr w:type="spellEnd"/>
      <w:r w:rsidR="002D69F9" w:rsidRPr="00C873B4">
        <w:rPr>
          <w:sz w:val="28"/>
          <w:szCs w:val="28"/>
        </w:rPr>
        <w:t xml:space="preserve"> and </w:t>
      </w:r>
      <w:proofErr w:type="spellStart"/>
      <w:r w:rsidR="002D69F9" w:rsidRPr="00C873B4">
        <w:rPr>
          <w:i/>
          <w:iCs/>
          <w:sz w:val="28"/>
          <w:szCs w:val="28"/>
        </w:rPr>
        <w:t>wegiylu</w:t>
      </w:r>
      <w:proofErr w:type="spellEnd"/>
      <w:r w:rsidR="002D69F9" w:rsidRPr="00C873B4">
        <w:rPr>
          <w:sz w:val="28"/>
          <w:szCs w:val="28"/>
        </w:rPr>
        <w:t xml:space="preserve">. Many commentators have noted that the Septuagint of Isaiah uses </w:t>
      </w:r>
      <w:proofErr w:type="spellStart"/>
      <w:r w:rsidR="002D69F9" w:rsidRPr="00C873B4">
        <w:rPr>
          <w:i/>
          <w:iCs/>
          <w:sz w:val="28"/>
          <w:szCs w:val="28"/>
        </w:rPr>
        <w:t>emporion</w:t>
      </w:r>
      <w:proofErr w:type="spellEnd"/>
      <w:r w:rsidR="002D69F9" w:rsidRPr="00C873B4">
        <w:rPr>
          <w:b/>
          <w:bCs/>
          <w:sz w:val="28"/>
          <w:szCs w:val="28"/>
        </w:rPr>
        <w:t xml:space="preserve"> </w:t>
      </w:r>
      <w:r w:rsidR="002D69F9" w:rsidRPr="00C873B4">
        <w:rPr>
          <w:sz w:val="28"/>
          <w:szCs w:val="28"/>
        </w:rPr>
        <w:t xml:space="preserve">for the Hebrew </w:t>
      </w:r>
      <w:proofErr w:type="spellStart"/>
      <w:r w:rsidR="002D69F9" w:rsidRPr="00C873B4">
        <w:rPr>
          <w:i/>
          <w:iCs/>
          <w:sz w:val="28"/>
          <w:szCs w:val="28"/>
        </w:rPr>
        <w:t>etnan</w:t>
      </w:r>
      <w:proofErr w:type="spellEnd"/>
      <w:r w:rsidR="002D69F9" w:rsidRPr="00C873B4">
        <w:rPr>
          <w:sz w:val="28"/>
          <w:szCs w:val="28"/>
        </w:rPr>
        <w:t xml:space="preserve">, the wages of a prostitute. The kings of the earth committed fornication – </w:t>
      </w:r>
      <w:proofErr w:type="spellStart"/>
      <w:r w:rsidR="002D69F9" w:rsidRPr="00C873B4">
        <w:rPr>
          <w:i/>
          <w:iCs/>
          <w:sz w:val="28"/>
          <w:szCs w:val="28"/>
        </w:rPr>
        <w:t>eporneusan</w:t>
      </w:r>
      <w:proofErr w:type="spellEnd"/>
      <w:r w:rsidR="002D69F9" w:rsidRPr="00C873B4">
        <w:rPr>
          <w:i/>
          <w:iCs/>
          <w:sz w:val="28"/>
          <w:szCs w:val="28"/>
        </w:rPr>
        <w:t xml:space="preserve"> </w:t>
      </w:r>
      <w:r w:rsidR="002D69F9" w:rsidRPr="00C873B4">
        <w:rPr>
          <w:sz w:val="28"/>
          <w:szCs w:val="28"/>
        </w:rPr>
        <w:t>– with the whore.</w:t>
      </w:r>
      <w:r w:rsidR="00D37EC7" w:rsidRPr="00C873B4">
        <w:rPr>
          <w:sz w:val="28"/>
          <w:szCs w:val="28"/>
        </w:rPr>
        <w:t xml:space="preserve"> </w:t>
      </w:r>
      <w:r w:rsidR="002D69F9" w:rsidRPr="00C873B4">
        <w:rPr>
          <w:sz w:val="28"/>
          <w:szCs w:val="28"/>
        </w:rPr>
        <w:t xml:space="preserve">John may have also used a form of </w:t>
      </w:r>
      <w:proofErr w:type="spellStart"/>
      <w:r w:rsidR="002D69F9" w:rsidRPr="00C873B4">
        <w:rPr>
          <w:i/>
          <w:iCs/>
          <w:sz w:val="28"/>
          <w:szCs w:val="28"/>
        </w:rPr>
        <w:t>pino</w:t>
      </w:r>
      <w:proofErr w:type="spellEnd"/>
      <w:r w:rsidR="002D69F9" w:rsidRPr="00C873B4">
        <w:rPr>
          <w:sz w:val="28"/>
          <w:szCs w:val="28"/>
        </w:rPr>
        <w:t xml:space="preserve"> instead of </w:t>
      </w:r>
      <w:proofErr w:type="spellStart"/>
      <w:r w:rsidR="002D69F9" w:rsidRPr="00C873B4">
        <w:rPr>
          <w:i/>
          <w:iCs/>
          <w:sz w:val="28"/>
          <w:szCs w:val="28"/>
        </w:rPr>
        <w:lastRenderedPageBreak/>
        <w:t>methusko</w:t>
      </w:r>
      <w:proofErr w:type="spellEnd"/>
      <w:r w:rsidR="002D69F9" w:rsidRPr="00C873B4">
        <w:rPr>
          <w:b/>
          <w:bCs/>
          <w:sz w:val="28"/>
          <w:szCs w:val="28"/>
        </w:rPr>
        <w:t xml:space="preserve"> </w:t>
      </w:r>
      <w:r w:rsidR="002D69F9" w:rsidRPr="00C873B4">
        <w:rPr>
          <w:sz w:val="28"/>
          <w:szCs w:val="28"/>
        </w:rPr>
        <w:t xml:space="preserve">for the aural similarities between </w:t>
      </w:r>
      <w:proofErr w:type="spellStart"/>
      <w:r w:rsidR="002D69F9" w:rsidRPr="00C873B4">
        <w:rPr>
          <w:i/>
          <w:iCs/>
          <w:sz w:val="28"/>
          <w:szCs w:val="28"/>
        </w:rPr>
        <w:t>pepokan</w:t>
      </w:r>
      <w:proofErr w:type="spellEnd"/>
      <w:r w:rsidR="002D69F9" w:rsidRPr="00C873B4">
        <w:rPr>
          <w:i/>
          <w:iCs/>
          <w:sz w:val="28"/>
          <w:szCs w:val="28"/>
        </w:rPr>
        <w:t xml:space="preserve"> </w:t>
      </w:r>
      <w:r w:rsidR="002D69F9" w:rsidRPr="00C873B4">
        <w:rPr>
          <w:sz w:val="28"/>
          <w:szCs w:val="28"/>
        </w:rPr>
        <w:t xml:space="preserve">and </w:t>
      </w:r>
      <w:proofErr w:type="spellStart"/>
      <w:r w:rsidR="002D69F9" w:rsidRPr="00C873B4">
        <w:rPr>
          <w:i/>
          <w:iCs/>
          <w:sz w:val="28"/>
          <w:szCs w:val="28"/>
        </w:rPr>
        <w:t>peptokan</w:t>
      </w:r>
      <w:proofErr w:type="spellEnd"/>
      <w:r w:rsidR="002D69F9" w:rsidRPr="00C873B4">
        <w:rPr>
          <w:sz w:val="28"/>
          <w:szCs w:val="28"/>
        </w:rPr>
        <w:t>.</w:t>
      </w:r>
      <w:r w:rsidR="000E4051" w:rsidRPr="00C873B4">
        <w:rPr>
          <w:rStyle w:val="FootnoteReference"/>
          <w:sz w:val="28"/>
          <w:szCs w:val="28"/>
        </w:rPr>
        <w:footnoteReference w:id="20"/>
      </w:r>
      <w:r w:rsidR="002D69F9" w:rsidRPr="00C873B4">
        <w:rPr>
          <w:sz w:val="28"/>
          <w:szCs w:val="28"/>
        </w:rPr>
        <w:t xml:space="preserve"> </w:t>
      </w:r>
      <w:r w:rsidR="0005221B" w:rsidRPr="00C873B4">
        <w:rPr>
          <w:sz w:val="28"/>
          <w:szCs w:val="28"/>
        </w:rPr>
        <w:t>Moreover, the manuscripts which use verbs of falling have dropped the “wine” f</w:t>
      </w:r>
      <w:r w:rsidR="007F63ED" w:rsidRPr="00C873B4">
        <w:rPr>
          <w:sz w:val="28"/>
          <w:szCs w:val="28"/>
        </w:rPr>
        <w:t>rom the beginning of the verse, perhaps suggesting that 18:3 was harmonized with 14:8 and 17:2.</w:t>
      </w:r>
      <w:r w:rsidR="00F06F83" w:rsidRPr="00C873B4">
        <w:rPr>
          <w:sz w:val="28"/>
          <w:szCs w:val="28"/>
        </w:rPr>
        <w:t xml:space="preserve"> </w:t>
      </w:r>
      <w:r w:rsidR="00BF2E71" w:rsidRPr="00C873B4">
        <w:rPr>
          <w:sz w:val="28"/>
          <w:szCs w:val="28"/>
        </w:rPr>
        <w:t xml:space="preserve">Thus </w:t>
      </w:r>
      <w:proofErr w:type="spellStart"/>
      <w:r w:rsidR="00BF2E71" w:rsidRPr="00C873B4">
        <w:rPr>
          <w:sz w:val="28"/>
          <w:szCs w:val="28"/>
        </w:rPr>
        <w:t>Alexandrinus</w:t>
      </w:r>
      <w:proofErr w:type="spellEnd"/>
      <w:r w:rsidR="00BF2E71" w:rsidRPr="00C873B4">
        <w:rPr>
          <w:sz w:val="28"/>
          <w:szCs w:val="28"/>
        </w:rPr>
        <w:t xml:space="preserve"> and </w:t>
      </w:r>
      <w:proofErr w:type="spellStart"/>
      <w:r w:rsidR="00BF2E71" w:rsidRPr="00C873B4">
        <w:rPr>
          <w:sz w:val="28"/>
          <w:szCs w:val="28"/>
        </w:rPr>
        <w:t>Ephrae</w:t>
      </w:r>
      <w:r w:rsidR="00DD4BAA" w:rsidRPr="00C873B4">
        <w:rPr>
          <w:sz w:val="28"/>
          <w:szCs w:val="28"/>
        </w:rPr>
        <w:t>mi</w:t>
      </w:r>
      <w:proofErr w:type="spellEnd"/>
      <w:r w:rsidR="00DD4BAA" w:rsidRPr="00C873B4">
        <w:rPr>
          <w:sz w:val="28"/>
          <w:szCs w:val="28"/>
        </w:rPr>
        <w:t xml:space="preserve"> </w:t>
      </w:r>
      <w:proofErr w:type="spellStart"/>
      <w:r w:rsidR="00DD4BAA" w:rsidRPr="00C873B4">
        <w:rPr>
          <w:sz w:val="28"/>
          <w:szCs w:val="28"/>
        </w:rPr>
        <w:t>Rescriptus</w:t>
      </w:r>
      <w:proofErr w:type="spellEnd"/>
      <w:r w:rsidR="00BF2E71" w:rsidRPr="00C873B4">
        <w:rPr>
          <w:sz w:val="28"/>
          <w:szCs w:val="28"/>
        </w:rPr>
        <w:t xml:space="preserve"> preserve “the nations have fallen because of the lust of the Whore.</w:t>
      </w:r>
      <w:r w:rsidR="00DD4BAA" w:rsidRPr="00C873B4">
        <w:rPr>
          <w:sz w:val="28"/>
          <w:szCs w:val="28"/>
        </w:rPr>
        <w:t>”</w:t>
      </w:r>
      <w:r w:rsidR="00BF2E71" w:rsidRPr="00C873B4">
        <w:rPr>
          <w:sz w:val="28"/>
          <w:szCs w:val="28"/>
        </w:rPr>
        <w:t xml:space="preserve"> </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77777777" w:rsidR="007226C6" w:rsidRPr="00C873B4" w:rsidRDefault="00B204B9" w:rsidP="00B204B9">
      <w:pPr>
        <w:ind w:firstLine="720"/>
        <w:rPr>
          <w:sz w:val="28"/>
          <w:szCs w:val="28"/>
        </w:rPr>
      </w:pPr>
      <w:r w:rsidRPr="00C873B4">
        <w:rPr>
          <w:sz w:val="28"/>
          <w:szCs w:val="28"/>
        </w:rPr>
        <w:t xml:space="preserve">Taken as a unit, Revelation 17 and 18 proclaim the coming destruction of Rome through an appeal to prophetic antecedents. </w:t>
      </w:r>
      <w:r w:rsidR="00B11D8F" w:rsidRPr="00C873B4">
        <w:rPr>
          <w:sz w:val="28"/>
          <w:szCs w:val="28"/>
        </w:rPr>
        <w:t xml:space="preserve">Having explored Revelation’s proclamation of Babylon’s demise through a recollection of </w:t>
      </w:r>
      <w:r w:rsidR="00C17610" w:rsidRPr="00C873B4">
        <w:rPr>
          <w:sz w:val="28"/>
          <w:szCs w:val="28"/>
        </w:rPr>
        <w:t>the Lord’s</w:t>
      </w:r>
      <w:r w:rsidR="00B11D8F" w:rsidRPr="00C873B4">
        <w:rPr>
          <w:sz w:val="28"/>
          <w:szCs w:val="28"/>
        </w:rPr>
        <w:t xml:space="preserve"> judgment against the great empires, let us consider the restoration of </w:t>
      </w:r>
      <w:r w:rsidR="00C17610" w:rsidRPr="00C873B4">
        <w:rPr>
          <w:sz w:val="28"/>
          <w:szCs w:val="28"/>
        </w:rPr>
        <w:t>the holy</w:t>
      </w:r>
      <w:r w:rsidR="00B11D8F" w:rsidRPr="00C873B4">
        <w:rPr>
          <w:sz w:val="28"/>
          <w:szCs w:val="28"/>
        </w:rPr>
        <w:t xml:space="preserve"> city in Revelation 21-22. The imagery for the renewal of creation </w:t>
      </w:r>
      <w:r w:rsidR="00385A7C" w:rsidRPr="00C873B4">
        <w:rPr>
          <w:sz w:val="28"/>
          <w:szCs w:val="28"/>
        </w:rPr>
        <w:t>(the New Heaven and the New Earth)</w:t>
      </w:r>
      <w:r w:rsidR="00385A7C" w:rsidRPr="00C873B4">
        <w:rPr>
          <w:rStyle w:val="FootnoteReference"/>
          <w:sz w:val="28"/>
          <w:szCs w:val="28"/>
        </w:rPr>
        <w:footnoteReference w:id="21"/>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B11D8F" w:rsidRPr="00C873B4">
        <w:rPr>
          <w:sz w:val="28"/>
          <w:szCs w:val="28"/>
        </w:rPr>
        <w:t xml:space="preserve">Jerusalem are </w:t>
      </w:r>
      <w:r w:rsidR="00B11D8F" w:rsidRPr="00C873B4">
        <w:rPr>
          <w:sz w:val="28"/>
          <w:szCs w:val="28"/>
        </w:rPr>
        <w:lastRenderedPageBreak/>
        <w:t xml:space="preserve">largely drawn from Ezekiel 40-48 and </w:t>
      </w:r>
      <w:proofErr w:type="spellStart"/>
      <w:r w:rsidR="00B11D8F" w:rsidRPr="00C873B4">
        <w:rPr>
          <w:sz w:val="28"/>
          <w:szCs w:val="28"/>
        </w:rPr>
        <w:t>Trito</w:t>
      </w:r>
      <w:proofErr w:type="spellEnd"/>
      <w:r w:rsidR="00B11D8F" w:rsidRPr="00C873B4">
        <w:rPr>
          <w:sz w:val="28"/>
          <w:szCs w:val="28"/>
        </w:rPr>
        <w:t xml:space="preserve">-Isaiah. The bejeweled and </w:t>
      </w:r>
      <w:r w:rsidR="00347461" w:rsidRPr="00C873B4">
        <w:rPr>
          <w:sz w:val="28"/>
          <w:szCs w:val="28"/>
        </w:rPr>
        <w:t>richly-</w:t>
      </w:r>
      <w:r w:rsidR="00B11D8F" w:rsidRPr="00C873B4">
        <w:rPr>
          <w:sz w:val="28"/>
          <w:szCs w:val="28"/>
        </w:rPr>
        <w:t xml:space="preserve">adorned city reverses the decadence </w:t>
      </w:r>
      <w:r w:rsidR="00C17610" w:rsidRPr="00C873B4">
        <w:rPr>
          <w:sz w:val="28"/>
          <w:szCs w:val="28"/>
        </w:rPr>
        <w:t>of the Whorish city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r w:rsidR="00C17610" w:rsidRPr="00C873B4">
        <w:rPr>
          <w:sz w:val="28"/>
          <w:szCs w:val="28"/>
        </w:rPr>
        <w:t>usurped.</w:t>
      </w:r>
      <w:r w:rsidR="00410E66" w:rsidRPr="00C873B4">
        <w:rPr>
          <w:sz w:val="28"/>
          <w:szCs w:val="28"/>
        </w:rPr>
        <w:t xml:space="preserve"> </w:t>
      </w:r>
    </w:p>
    <w:p w14:paraId="5E270679" w14:textId="77777777" w:rsidR="00FD3F40" w:rsidRPr="00C873B4" w:rsidRDefault="006B014D" w:rsidP="00410E66">
      <w:pPr>
        <w:rPr>
          <w:sz w:val="28"/>
          <w:szCs w:val="28"/>
        </w:rPr>
      </w:pPr>
      <w:r w:rsidRPr="00C873B4">
        <w:rPr>
          <w:sz w:val="28"/>
          <w:szCs w:val="28"/>
        </w:rPr>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22"/>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w:t>
      </w:r>
      <w:proofErr w:type="spellStart"/>
      <w:r w:rsidR="005C5470" w:rsidRPr="00C873B4">
        <w:rPr>
          <w:sz w:val="28"/>
          <w:szCs w:val="28"/>
        </w:rPr>
        <w:t>Trito</w:t>
      </w:r>
      <w:proofErr w:type="spellEnd"/>
      <w:r w:rsidR="005C5470" w:rsidRPr="00C873B4">
        <w:rPr>
          <w:sz w:val="28"/>
          <w:szCs w:val="28"/>
        </w:rPr>
        <w:t>-</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nations would bring tribute to Zion gold and silver instead of bronze an</w:t>
      </w:r>
      <w:r w:rsidR="00B109C4" w:rsidRPr="00C873B4">
        <w:rPr>
          <w:sz w:val="28"/>
          <w:szCs w:val="28"/>
        </w:rPr>
        <w:t>d iron, and kings their wealth</w:t>
      </w:r>
      <w:r w:rsidR="00987897" w:rsidRPr="00C873B4">
        <w:rPr>
          <w:sz w:val="28"/>
          <w:szCs w:val="28"/>
        </w:rPr>
        <w:t xml:space="preserve"> to Yahweh’s city</w:t>
      </w:r>
      <w:r w:rsidR="00B109C4" w:rsidRPr="00C873B4">
        <w:rPr>
          <w:sz w:val="28"/>
          <w:szCs w:val="28"/>
        </w:rPr>
        <w:t xml:space="preserve">. </w:t>
      </w:r>
      <w:r w:rsidR="00327F52" w:rsidRPr="00C873B4">
        <w:rPr>
          <w:sz w:val="28"/>
          <w:szCs w:val="28"/>
        </w:rPr>
        <w:t>The image 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proofErr w:type="spellStart"/>
      <w:r w:rsidR="005C5470" w:rsidRPr="00C873B4">
        <w:rPr>
          <w:sz w:val="28"/>
          <w:szCs w:val="28"/>
        </w:rPr>
        <w:t>metropole</w:t>
      </w:r>
      <w:proofErr w:type="spellEnd"/>
      <w:r w:rsidR="005C5470" w:rsidRPr="00C873B4">
        <w:rPr>
          <w:sz w:val="28"/>
          <w:szCs w:val="28"/>
        </w:rPr>
        <w:t>.</w:t>
      </w:r>
      <w:r w:rsidR="005C5470" w:rsidRPr="00C873B4">
        <w:rPr>
          <w:rStyle w:val="FootnoteReference"/>
          <w:sz w:val="28"/>
          <w:szCs w:val="28"/>
        </w:rPr>
        <w:footnoteReference w:id="23"/>
      </w:r>
      <w:r w:rsidR="005C5470" w:rsidRPr="00C873B4">
        <w:rPr>
          <w:sz w:val="28"/>
          <w:szCs w:val="28"/>
        </w:rPr>
        <w:t xml:space="preserve"> </w:t>
      </w:r>
    </w:p>
    <w:p w14:paraId="1A303962" w14:textId="77777777" w:rsidR="00F13161" w:rsidRPr="00C873B4" w:rsidRDefault="006B2762" w:rsidP="00FD3F40">
      <w:pPr>
        <w:ind w:firstLine="720"/>
        <w:rPr>
          <w:sz w:val="28"/>
          <w:szCs w:val="28"/>
        </w:rPr>
      </w:pPr>
      <w:r w:rsidRPr="00C873B4">
        <w:rPr>
          <w:sz w:val="28"/>
          <w:szCs w:val="28"/>
        </w:rPr>
        <w:t xml:space="preserve">Revelation </w:t>
      </w:r>
      <w:r w:rsidR="00FD3F40" w:rsidRPr="00C873B4">
        <w:rPr>
          <w:sz w:val="28"/>
          <w:szCs w:val="28"/>
        </w:rPr>
        <w:t xml:space="preserve">21:22-27 </w:t>
      </w:r>
      <w:r w:rsidRPr="00C873B4">
        <w:rPr>
          <w:sz w:val="28"/>
          <w:szCs w:val="28"/>
        </w:rPr>
        <w:t xml:space="preserve">appeal to Isaiah’s prophecy </w:t>
      </w:r>
      <w:r w:rsidR="00FD3F40" w:rsidRPr="00C873B4">
        <w:rPr>
          <w:sz w:val="28"/>
          <w:szCs w:val="28"/>
        </w:rPr>
        <w:t xml:space="preserve">by repeating and combining images for th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in the city.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 of glory, laud, and honor </w:t>
      </w:r>
      <w:r w:rsidR="00FD3F40" w:rsidRPr="00C873B4">
        <w:rPr>
          <w:sz w:val="28"/>
          <w:szCs w:val="28"/>
        </w:rPr>
        <w:t>owed to</w:t>
      </w:r>
      <w:r w:rsidR="00410E66" w:rsidRPr="00C873B4">
        <w:rPr>
          <w:sz w:val="28"/>
          <w:szCs w:val="28"/>
        </w:rPr>
        <w:t xml:space="preserve"> God and the Lamb</w:t>
      </w:r>
      <w:r w:rsidR="00FD3F40" w:rsidRPr="00C873B4">
        <w:rPr>
          <w:sz w:val="28"/>
          <w:szCs w:val="28"/>
        </w:rPr>
        <w:t xml:space="preserve"> first announced in the heavenly throne room of </w:t>
      </w:r>
      <w:r w:rsidR="00FD3F40" w:rsidRPr="00C873B4">
        <w:rPr>
          <w:sz w:val="28"/>
          <w:szCs w:val="28"/>
        </w:rPr>
        <w:lastRenderedPageBreak/>
        <w:t>Revelation 4-5 and repeated throughout the book by chorus</w:t>
      </w:r>
      <w:r w:rsidR="00410E66" w:rsidRPr="00C873B4">
        <w:rPr>
          <w:sz w:val="28"/>
          <w:szCs w:val="28"/>
        </w:rPr>
        <w:t>: “The Empire of this World is now the Empire of our God and of his Christ. And he shall reign forever and ever.”</w:t>
      </w:r>
    </w:p>
    <w:p w14:paraId="47162DE2" w14:textId="60D9AAF9" w:rsidR="00983DBC" w:rsidRPr="00C873B4" w:rsidRDefault="00FC6DF3" w:rsidP="004976C9">
      <w:pPr>
        <w:ind w:firstLine="720"/>
        <w:rPr>
          <w:sz w:val="28"/>
          <w:szCs w:val="28"/>
        </w:rPr>
      </w:pPr>
      <w:r w:rsidRPr="00C873B4">
        <w:rPr>
          <w:sz w:val="28"/>
          <w:szCs w:val="28"/>
        </w:rPr>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w:t>
      </w:r>
      <w:proofErr w:type="gramStart"/>
      <w:r w:rsidR="00983DBC" w:rsidRPr="00C873B4">
        <w:rPr>
          <w:sz w:val="28"/>
          <w:szCs w:val="28"/>
        </w:rPr>
        <w:t>Christological</w:t>
      </w:r>
      <w:proofErr w:type="gramEnd"/>
      <w:r w:rsidR="00983DBC" w:rsidRPr="00C873B4">
        <w:rPr>
          <w:sz w:val="28"/>
          <w:szCs w:val="28"/>
        </w:rPr>
        <w:t xml:space="preserve"> characteristic of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24"/>
      </w:r>
      <w:r w:rsidR="00635BDD" w:rsidRPr="00C873B4">
        <w:rPr>
          <w:sz w:val="28"/>
          <w:szCs w:val="28"/>
        </w:rPr>
        <w:t xml:space="preserve"> </w:t>
      </w:r>
      <w:r w:rsidR="00134138" w:rsidRPr="00C873B4">
        <w:rPr>
          <w:sz w:val="28"/>
          <w:szCs w:val="28"/>
        </w:rPr>
        <w:t xml:space="preserve">Though John proclaims the restoration of Jerusalem like Isaiah and Ezekiel before him, God’s victory over Babylon ultimately comes through the Lamb Who Stands </w:t>
      </w:r>
      <w:proofErr w:type="gramStart"/>
      <w:r w:rsidR="00134138" w:rsidRPr="00C873B4">
        <w:rPr>
          <w:sz w:val="28"/>
          <w:szCs w:val="28"/>
        </w:rPr>
        <w:t>As</w:t>
      </w:r>
      <w:proofErr w:type="gramEnd"/>
      <w:r w:rsidR="00134138" w:rsidRPr="00C873B4">
        <w:rPr>
          <w:sz w:val="28"/>
          <w:szCs w:val="28"/>
        </w:rPr>
        <w:t xml:space="preserve"> Slaughtered. Though John’s intertexuality led him to draw upon the prophets who </w:t>
      </w:r>
      <w:proofErr w:type="gramStart"/>
      <w:r w:rsidR="00134138" w:rsidRPr="00C873B4">
        <w:rPr>
          <w:sz w:val="28"/>
          <w:szCs w:val="28"/>
        </w:rPr>
        <w:t>proceeded</w:t>
      </w:r>
      <w:proofErr w:type="gramEnd"/>
      <w:r w:rsidR="00134138" w:rsidRPr="00C873B4">
        <w:rPr>
          <w:sz w:val="28"/>
          <w:szCs w:val="28"/>
        </w:rPr>
        <w:t xml:space="preserve">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God’s dominion through the death on the Cross</w:t>
      </w:r>
      <w:r w:rsidR="00134138" w:rsidRPr="00C873B4">
        <w:rPr>
          <w:sz w:val="28"/>
          <w:szCs w:val="28"/>
        </w:rPr>
        <w:t xml:space="preserve">. </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664F7C60" w:rsidR="00886B56" w:rsidRPr="00C873B4" w:rsidRDefault="00410E66" w:rsidP="00886B56">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 xml:space="preserve">th of his prophetic book: “These words are faithful and true. The Lord, the God of the spirits of the prophets </w:t>
      </w:r>
      <w:r w:rsidR="00134138" w:rsidRPr="00C873B4">
        <w:rPr>
          <w:sz w:val="28"/>
          <w:szCs w:val="28"/>
        </w:rPr>
        <w:lastRenderedPageBreak/>
        <w:t>sent his angel to show to his servants the things which are necessary to happen.” Th</w:t>
      </w:r>
      <w:r w:rsidR="00AA4CD6" w:rsidRPr="00C873B4">
        <w:rPr>
          <w:sz w:val="28"/>
          <w:szCs w:val="28"/>
        </w:rPr>
        <w:t>e</w:t>
      </w:r>
      <w:r w:rsidR="00134138" w:rsidRPr="00C873B4">
        <w:rPr>
          <w:sz w:val="28"/>
          <w:szCs w:val="28"/>
        </w:rPr>
        <w:t xml:space="preserve"> phrase,</w:t>
      </w:r>
      <w:r w:rsidR="00F13161" w:rsidRPr="00C873B4">
        <w:rPr>
          <w:sz w:val="28"/>
          <w:szCs w:val="28"/>
        </w:rPr>
        <w:t xml:space="preserve"> </w:t>
      </w:r>
      <w:r w:rsidR="00AA4CD6" w:rsidRPr="00C873B4">
        <w:rPr>
          <w:sz w:val="28"/>
          <w:szCs w:val="28"/>
        </w:rPr>
        <w:t xml:space="preserve">“the things which are necessary to happen,” an allusion to Daniel 2, is </w:t>
      </w:r>
      <w:r w:rsidR="00F13161" w:rsidRPr="00C873B4">
        <w:rPr>
          <w:sz w:val="28"/>
          <w:szCs w:val="28"/>
        </w:rPr>
        <w:t>used in both Revelation’s introduction and here at the conclusion of the vision</w:t>
      </w:r>
      <w:r w:rsidR="00AA4CD6" w:rsidRPr="00C873B4">
        <w:rPr>
          <w:sz w:val="28"/>
          <w:szCs w:val="28"/>
        </w:rPr>
        <w:t xml:space="preserve"> to announce the imminence and the certainty of John’s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 xml:space="preserve">Babylon, Egypt, </w:t>
      </w:r>
      <w:proofErr w:type="spellStart"/>
      <w:r w:rsidR="006C7FA2" w:rsidRPr="00C873B4">
        <w:rPr>
          <w:sz w:val="28"/>
          <w:szCs w:val="28"/>
        </w:rPr>
        <w:t>Tyre</w:t>
      </w:r>
      <w:proofErr w:type="spellEnd"/>
      <w:r w:rsidR="006C7FA2" w:rsidRPr="00C873B4">
        <w:rPr>
          <w:sz w:val="28"/>
          <w:szCs w:val="28"/>
        </w:rPr>
        <w:t>,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t xml:space="preserve">The Empire of God has replaced it, and the kings and nations which Babylon once ruled over now stream to </w:t>
      </w:r>
      <w:r w:rsidR="00AA4CD6" w:rsidRPr="00C873B4">
        <w:rPr>
          <w:sz w:val="28"/>
          <w:szCs w:val="28"/>
        </w:rPr>
        <w:t>the Lord’s new imperial</w:t>
      </w:r>
      <w:r w:rsidR="003237E8" w:rsidRPr="00C873B4">
        <w:rPr>
          <w:sz w:val="28"/>
          <w:szCs w:val="28"/>
        </w:rPr>
        <w:t xml:space="preserve"> city. </w:t>
      </w:r>
    </w:p>
    <w:p w14:paraId="162F0089" w14:textId="00DB0447" w:rsidR="00C111ED" w:rsidRPr="00C873B4" w:rsidRDefault="009134F4" w:rsidP="00194BCD">
      <w:pPr>
        <w:ind w:firstLine="720"/>
        <w:rPr>
          <w:sz w:val="28"/>
          <w:szCs w:val="28"/>
        </w:rPr>
      </w:pPr>
      <w:r w:rsidRPr="00C873B4">
        <w:rPr>
          <w:sz w:val="28"/>
          <w:szCs w:val="28"/>
        </w:rPr>
        <w:t>John asks us to read, recognizing, analyzing, and assimilating Revelation’s intertextuality and keeping the prophetic words of his book.</w:t>
      </w:r>
      <w:r w:rsidR="00886B56" w:rsidRPr="00C873B4">
        <w:rPr>
          <w:sz w:val="28"/>
          <w:szCs w:val="28"/>
        </w:rPr>
        <w:t xml:space="preserve"> The visual presentation afforded by digital editions allows us to read like the author intends. By color-coding intertextual references, we can recognize what John has borrowed and what how he has expanded 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have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That this digital edition is available </w:t>
      </w:r>
      <w:r w:rsidR="00194BCD" w:rsidRPr="00C873B4">
        <w:rPr>
          <w:sz w:val="28"/>
          <w:szCs w:val="28"/>
        </w:rPr>
        <w:t>freely to those who read is yet one final blessing.</w:t>
      </w:r>
    </w:p>
    <w:p w14:paraId="68D2FA59" w14:textId="77777777" w:rsidR="00194BCD" w:rsidRPr="00C873B4" w:rsidRDefault="00194BCD" w:rsidP="00194BCD">
      <w:pPr>
        <w:ind w:firstLine="720"/>
        <w:rPr>
          <w:sz w:val="28"/>
          <w:szCs w:val="28"/>
        </w:rPr>
      </w:pPr>
    </w:p>
    <w:p w14:paraId="6D3FB709" w14:textId="405DCAA8" w:rsidR="00194BCD" w:rsidRPr="00C873B4" w:rsidRDefault="00194BCD" w:rsidP="00194BCD">
      <w:pPr>
        <w:ind w:firstLine="720"/>
        <w:rPr>
          <w:sz w:val="28"/>
          <w:szCs w:val="28"/>
        </w:rPr>
      </w:pPr>
      <w:r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13T22:25:00Z" w:initials="CTF">
    <w:p w14:paraId="352C9E93" w14:textId="359F752A" w:rsidR="00C873B4" w:rsidRDefault="00C873B4">
      <w:pPr>
        <w:pStyle w:val="CommentText"/>
      </w:pPr>
      <w:r>
        <w:rPr>
          <w:rStyle w:val="CommentReference"/>
        </w:rPr>
        <w:annotationRef/>
      </w:r>
      <w:r>
        <w:t>0:30</w:t>
      </w:r>
    </w:p>
  </w:comment>
  <w:comment w:id="1" w:author="Fraatzc" w:date="2014-11-13T22:25:00Z" w:initials="CTF">
    <w:p w14:paraId="7DA98E76" w14:textId="4B1D4C9E" w:rsidR="00C873B4" w:rsidRDefault="00C873B4">
      <w:pPr>
        <w:pStyle w:val="CommentText"/>
      </w:pPr>
      <w:r>
        <w:rPr>
          <w:rStyle w:val="CommentReference"/>
        </w:rPr>
        <w:annotationRef/>
      </w:r>
      <w:r>
        <w:t>1:45</w:t>
      </w:r>
    </w:p>
  </w:comment>
  <w:comment w:id="2" w:author="Fraatzc" w:date="2014-11-13T22:25:00Z" w:initials="CTF">
    <w:p w14:paraId="3E1133DF" w14:textId="54E0147F" w:rsidR="00C873B4" w:rsidRDefault="00C873B4">
      <w:pPr>
        <w:pStyle w:val="CommentText"/>
      </w:pPr>
      <w:r>
        <w:rPr>
          <w:rStyle w:val="CommentReference"/>
        </w:rPr>
        <w:annotationRef/>
      </w:r>
      <w:r>
        <w:t>2:45</w:t>
      </w:r>
    </w:p>
  </w:comment>
  <w:comment w:id="3" w:author="Fraatzc" w:date="2014-11-13T22:25:00Z" w:initials="CTF">
    <w:p w14:paraId="337F20CF" w14:textId="223E65B6" w:rsidR="00C873B4" w:rsidRDefault="00C873B4">
      <w:pPr>
        <w:pStyle w:val="CommentText"/>
      </w:pPr>
      <w:r>
        <w:rPr>
          <w:rStyle w:val="CommentReference"/>
        </w:rPr>
        <w:annotationRef/>
      </w:r>
      <w:r>
        <w:t>4:15</w:t>
      </w:r>
    </w:p>
  </w:comment>
  <w:comment w:id="4" w:author="Fraatzc" w:date="2014-11-13T22:25:00Z" w:initials="CTF">
    <w:p w14:paraId="48631300" w14:textId="01ECA69B" w:rsidR="00C873B4" w:rsidRDefault="00C873B4">
      <w:pPr>
        <w:pStyle w:val="CommentText"/>
      </w:pPr>
      <w:r>
        <w:rPr>
          <w:rStyle w:val="CommentReference"/>
        </w:rPr>
        <w:annotationRef/>
      </w:r>
      <w:r>
        <w:t>5:15</w:t>
      </w:r>
    </w:p>
  </w:comment>
  <w:comment w:id="5" w:author="Fraatzc" w:date="2014-11-13T22:34:00Z" w:initials="CTF">
    <w:p w14:paraId="33B0DB02" w14:textId="6B35BA18" w:rsidR="00F436A4" w:rsidRDefault="00F436A4">
      <w:pPr>
        <w:pStyle w:val="CommentText"/>
      </w:pPr>
      <w:r>
        <w:rPr>
          <w:rStyle w:val="CommentReference"/>
        </w:rPr>
        <w:annotationRef/>
      </w:r>
      <w:r>
        <w:t>8:3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856CCA" w14:textId="77777777" w:rsidR="00885F7F" w:rsidRDefault="00885F7F" w:rsidP="002C7240">
      <w:pPr>
        <w:spacing w:line="240" w:lineRule="auto"/>
      </w:pPr>
      <w:r>
        <w:separator/>
      </w:r>
    </w:p>
  </w:endnote>
  <w:endnote w:type="continuationSeparator" w:id="0">
    <w:p w14:paraId="1CE45AD6" w14:textId="77777777" w:rsidR="00885F7F" w:rsidRDefault="00885F7F" w:rsidP="002C7240">
      <w:pPr>
        <w:spacing w:line="240" w:lineRule="auto"/>
      </w:pPr>
      <w:r>
        <w:continuationSeparator/>
      </w:r>
    </w:p>
  </w:endnote>
  <w:endnote w:type="continuationNotice" w:id="1">
    <w:p w14:paraId="0EC02993" w14:textId="77777777" w:rsidR="00885F7F" w:rsidRDefault="00885F7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F436A4">
          <w:rPr>
            <w:noProof/>
          </w:rPr>
          <w:t>9</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D1CCE8" w14:textId="77777777" w:rsidR="00885F7F" w:rsidRDefault="00885F7F" w:rsidP="002C7240">
      <w:pPr>
        <w:spacing w:line="240" w:lineRule="auto"/>
      </w:pPr>
      <w:r>
        <w:separator/>
      </w:r>
    </w:p>
  </w:footnote>
  <w:footnote w:type="continuationSeparator" w:id="0">
    <w:p w14:paraId="3E43451C" w14:textId="77777777" w:rsidR="00885F7F" w:rsidRDefault="00885F7F" w:rsidP="002C7240">
      <w:pPr>
        <w:spacing w:line="240" w:lineRule="auto"/>
      </w:pPr>
      <w:r>
        <w:continuationSeparator/>
      </w:r>
    </w:p>
  </w:footnote>
  <w:footnote w:type="continuationNotice" w:id="1">
    <w:p w14:paraId="011EDE60" w14:textId="77777777" w:rsidR="00885F7F" w:rsidRDefault="00885F7F">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w:t>
      </w:r>
      <w:proofErr w:type="spellStart"/>
      <w:r w:rsidRPr="00B10511">
        <w:rPr>
          <w:rFonts w:cs="Times New Roman"/>
        </w:rPr>
        <w:t>Bauckham’s</w:t>
      </w:r>
      <w:proofErr w:type="spellEnd"/>
      <w:r w:rsidRPr="00B10511">
        <w:rPr>
          <w:rFonts w:cs="Times New Roman"/>
        </w:rPr>
        <w:t xml:space="preserve"> critique of those (esp. Elizabeth </w:t>
      </w:r>
      <w:proofErr w:type="spellStart"/>
      <w:r w:rsidRPr="00B10511">
        <w:rPr>
          <w:rFonts w:cs="Times New Roman"/>
        </w:rPr>
        <w:t>Schussler</w:t>
      </w:r>
      <w:proofErr w:type="spellEnd"/>
      <w:r w:rsidRPr="00B10511">
        <w:rPr>
          <w:rFonts w:cs="Times New Roman"/>
        </w:rPr>
        <w:t xml:space="preserve"> </w:t>
      </w:r>
      <w:proofErr w:type="spellStart"/>
      <w:r w:rsidRPr="00B10511">
        <w:rPr>
          <w:rFonts w:cs="Times New Roman"/>
        </w:rPr>
        <w:t>Fiorenza</w:t>
      </w:r>
      <w:proofErr w:type="spellEnd"/>
      <w:r w:rsidRPr="00B10511">
        <w:rPr>
          <w:rFonts w:cs="Times New Roman"/>
        </w:rPr>
        <w:t xml:space="preserve">)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Moyis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w:t>
      </w:r>
      <w:proofErr w:type="gramStart"/>
      <w:r w:rsidRPr="00B10511">
        <w:rPr>
          <w:rFonts w:cs="Times New Roman"/>
        </w:rPr>
        <w:t>themselves</w:t>
      </w:r>
      <w:proofErr w:type="gramEnd"/>
      <w:r w:rsidRPr="00B10511">
        <w:rPr>
          <w:rFonts w:cs="Times New Roman"/>
        </w:rPr>
        <w:t xml:space="preserve">.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proofErr w:type="gramStart"/>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w:t>
      </w:r>
      <w:proofErr w:type="gramEnd"/>
      <w:r w:rsidRPr="00B10511">
        <w:rPr>
          <w:rFonts w:cs="Times New Roman"/>
        </w:rPr>
        <w:t xml:space="preserve"> </w:t>
      </w:r>
    </w:p>
  </w:footnote>
  <w:footnote w:id="12">
    <w:p w14:paraId="15068EE9"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giUB3fvD","properties":{"formattedCitation":"{\\rtf Henry B. Swete, \\i The Apocalypse of St. John\\i0{} (3rd ed.; London\\uc0\\u8239{}; New York: Macmillan, 1909).}","plainCitation":"Henry B. Swete, The Apocalypse of St. John (3rd ed.; London ; New York: Macmillan, 1909)."},"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schema":"https://github.com/citation-style-language/schema/raw/master/csl-citation.json"} </w:instrText>
      </w:r>
      <w:r w:rsidRPr="00B10511">
        <w:rPr>
          <w:rFonts w:cs="Times New Roman"/>
        </w:rPr>
        <w:fldChar w:fldCharType="separate"/>
      </w:r>
      <w:r w:rsidRPr="00B10511">
        <w:rPr>
          <w:rFonts w:cs="Times New Roman"/>
          <w:szCs w:val="24"/>
        </w:rPr>
        <w:t xml:space="preserve">Henry B. Swete, </w:t>
      </w:r>
      <w:r w:rsidRPr="00B10511">
        <w:rPr>
          <w:rFonts w:cs="Times New Roman"/>
          <w:i/>
          <w:iCs/>
          <w:szCs w:val="24"/>
        </w:rPr>
        <w:t>The Apocalypse of St. John</w:t>
      </w:r>
      <w:r w:rsidRPr="00B10511">
        <w:rPr>
          <w:rFonts w:cs="Times New Roman"/>
          <w:szCs w:val="24"/>
        </w:rPr>
        <w:t xml:space="preserve"> (3rd ed.; London ; New York: Macmillan, 1909).</w:t>
      </w:r>
      <w:r w:rsidRPr="00B10511">
        <w:rPr>
          <w:rFonts w:cs="Times New Roman"/>
        </w:rPr>
        <w:fldChar w:fldCharType="end"/>
      </w:r>
    </w:p>
  </w:footnote>
  <w:footnote w:id="13">
    <w:p w14:paraId="37A54E0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3wG7558N","properties":{"formattedCitation":"{\\rtf R. H Charles, \\i A Critical and Exegetical Commentary on the Revelation of St. John\\i0{} (2 vols.; ICC 44; Edinburgh: T. &amp; T. Clark, 1920).}","plainCitation":"R. H Charles, A Critical and Exegetical Commentary on the Revelation of St. John (2 vols.; ICC 44; Edinburgh: T. &amp; T. Clark, 1920)."},"citationItems":[{"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schema":"https://github.com/citation-style-language/schema/raw/master/csl-citation.json"} </w:instrText>
      </w:r>
      <w:r w:rsidRPr="00B10511">
        <w:rPr>
          <w:rFonts w:cs="Times New Roman"/>
        </w:rPr>
        <w:fldChar w:fldCharType="separate"/>
      </w:r>
      <w:r w:rsidRPr="00B10511">
        <w:rPr>
          <w:rFonts w:cs="Times New Roman"/>
          <w:szCs w:val="24"/>
        </w:rPr>
        <w:t xml:space="preserve">R. H Charles, </w:t>
      </w:r>
      <w:r w:rsidRPr="00B10511">
        <w:rPr>
          <w:rFonts w:cs="Times New Roman"/>
          <w:i/>
          <w:iCs/>
          <w:szCs w:val="24"/>
        </w:rPr>
        <w:t>A Critical and Exegetical Commentary on the Revelation of St. John</w:t>
      </w:r>
      <w:r w:rsidRPr="00B10511">
        <w:rPr>
          <w:rFonts w:cs="Times New Roman"/>
          <w:szCs w:val="24"/>
        </w:rPr>
        <w:t xml:space="preserve"> (2 vols.; ICC 44; Edinburgh: T. &amp; T. Clark, 1920).</w:t>
      </w:r>
      <w:r w:rsidRPr="00B10511">
        <w:rPr>
          <w:rFonts w:cs="Times New Roman"/>
        </w:rPr>
        <w:fldChar w:fldCharType="end"/>
      </w:r>
    </w:p>
  </w:footnote>
  <w:footnote w:id="14">
    <w:p w14:paraId="5BAFEE2F"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aTLVhH2Z","properties":{"formattedCitation":"{\\rtf David E. Aune, \\i Revelation\\i0{} (3 vols.; WBC 52A-C; Nashville: Thomas Nelson, 1997).}","plainCitation":"David E. Aune, Revelation (3 vols.; WBC 52A-C; Nashville: Thomas Nelson, 1997)."},"citationItems":[{"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schema":"https://github.com/citation-style-language/schema/raw/master/csl-citation.json"} </w:instrText>
      </w:r>
      <w:r w:rsidRPr="00B10511">
        <w:rPr>
          <w:rFonts w:cs="Times New Roman"/>
        </w:rPr>
        <w:fldChar w:fldCharType="separate"/>
      </w:r>
      <w:r w:rsidRPr="00B10511">
        <w:rPr>
          <w:rFonts w:cs="Times New Roman"/>
          <w:szCs w:val="24"/>
        </w:rPr>
        <w:t xml:space="preserve">David E. Aune, </w:t>
      </w:r>
      <w:r w:rsidRPr="00B10511">
        <w:rPr>
          <w:rFonts w:cs="Times New Roman"/>
          <w:i/>
          <w:iCs/>
          <w:szCs w:val="24"/>
        </w:rPr>
        <w:t>Revelation</w:t>
      </w:r>
      <w:r w:rsidRPr="00B10511">
        <w:rPr>
          <w:rFonts w:cs="Times New Roman"/>
          <w:szCs w:val="24"/>
        </w:rPr>
        <w:t xml:space="preserve"> (3 vols.; WBC 52A-C; Nashville: Thomas Nelson, 1997).</w:t>
      </w:r>
      <w:r w:rsidRPr="00B10511">
        <w:rPr>
          <w:rFonts w:cs="Times New Roman"/>
        </w:rPr>
        <w:fldChar w:fldCharType="end"/>
      </w:r>
    </w:p>
  </w:footnote>
  <w:footnote w:id="15">
    <w:p w14:paraId="07517A63" w14:textId="77777777" w:rsidR="00F748B7" w:rsidRPr="00B10511" w:rsidRDefault="00F748B7" w:rsidP="00A85BE8">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8igp3FF2","properties":{"formattedCitation":"{\\rtf Gregory K. Beale, \\i The Book of Revelation: A Commentary on the Greek Text\\i0{} (NIGTC; Grand Rapids, Mich.: Eerdmans, 1999).}","plainCitation":"Gregory K. Beale, The Book of Revelation: A Commentary on the Greek Text (NIGTC; Grand Rapids, Mich.: Eerdmans, 1999)."},"citationItems":[{"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w:t>
      </w:r>
      <w:r w:rsidRPr="00B10511">
        <w:rPr>
          <w:rFonts w:cs="Times New Roman"/>
          <w:i/>
          <w:iCs/>
          <w:szCs w:val="24"/>
        </w:rPr>
        <w:t>The Book of Revelation: A Commentary on the Greek Text</w:t>
      </w:r>
      <w:r w:rsidRPr="00B10511">
        <w:rPr>
          <w:rFonts w:cs="Times New Roman"/>
          <w:szCs w:val="24"/>
        </w:rPr>
        <w:t xml:space="preserve"> (NIGTC; Grand Rapids, Mich.: Eerdmans, 1999).</w:t>
      </w:r>
      <w:r w:rsidRPr="00B10511">
        <w:rPr>
          <w:rFonts w:cs="Times New Roman"/>
        </w:rPr>
        <w:fldChar w:fldCharType="end"/>
      </w:r>
    </w:p>
  </w:footnote>
  <w:footnote w:id="16">
    <w:p w14:paraId="5BD0DE5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rTx0U3cH","properties":{"formattedCitation":"{\\rtf Craig R. Koester, \\i Revelation: A New Translation with Introduction and Commentary\\i0{} (New Haven: Yale University Press, 2014).}","plainCitation":"Craig R. Koester, Revelation: A New Translation with Introduction and Commentary (New Haven: Yale University Press, 2014)."},"citationItems":[{"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Pr="00B10511">
        <w:rPr>
          <w:rFonts w:cs="Times New Roman"/>
          <w:szCs w:val="24"/>
        </w:rPr>
        <w:t xml:space="preserve">Craig R. Koester, </w:t>
      </w:r>
      <w:r w:rsidRPr="00B10511">
        <w:rPr>
          <w:rFonts w:cs="Times New Roman"/>
          <w:i/>
          <w:iCs/>
          <w:szCs w:val="24"/>
        </w:rPr>
        <w:t>Revelation: A New Translation with Introduction and Commentary</w:t>
      </w:r>
      <w:r w:rsidRPr="00B10511">
        <w:rPr>
          <w:rFonts w:cs="Times New Roman"/>
          <w:szCs w:val="24"/>
        </w:rPr>
        <w:t xml:space="preserve"> (New Haven: Yale University Press, 2014).</w:t>
      </w:r>
      <w:r w:rsidRPr="00B10511">
        <w:rPr>
          <w:rFonts w:cs="Times New Roman"/>
        </w:rPr>
        <w:fldChar w:fldCharType="end"/>
      </w:r>
    </w:p>
  </w:footnote>
  <w:footnote w:id="17">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8">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9">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w:t>
      </w:r>
      <w:proofErr w:type="gramStart"/>
      <w:r w:rsidRPr="00B10511">
        <w:rPr>
          <w:rFonts w:cs="Times New Roman"/>
        </w:rPr>
        <w:t>is</w:t>
      </w:r>
      <w:proofErr w:type="gramEnd"/>
      <w:r w:rsidRPr="00B10511">
        <w:rPr>
          <w:rFonts w:cs="Times New Roman"/>
        </w:rPr>
        <w:t xml:space="preserve">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20">
    <w:p w14:paraId="5F42BC57" w14:textId="77777777"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w:t>
      </w:r>
      <w:r w:rsidR="00987897">
        <w:rPr>
          <w:rFonts w:cs="Times New Roman"/>
        </w:rPr>
        <w:t xml:space="preserve">(both in </w:t>
      </w:r>
      <w:proofErr w:type="spellStart"/>
      <w:r w:rsidR="00987897">
        <w:rPr>
          <w:rFonts w:cs="Times New Roman"/>
        </w:rPr>
        <w:t>Jeremaih</w:t>
      </w:r>
      <w:proofErr w:type="spellEnd"/>
      <w:r w:rsidR="00987897">
        <w:rPr>
          <w:rFonts w:cs="Times New Roman"/>
        </w:rPr>
        <w:t xml:space="preserve"> 29//Isaiah</w:t>
      </w:r>
      <w:r w:rsidR="00DD4BAA" w:rsidRPr="00B10511">
        <w:rPr>
          <w:rFonts w:cs="Times New Roman"/>
        </w:rPr>
        <w:t xml:space="preserve"> 65 and in the </w:t>
      </w:r>
      <w:proofErr w:type="spellStart"/>
      <w:r w:rsidR="00DD4BAA" w:rsidRPr="00B10511">
        <w:rPr>
          <w:rFonts w:cs="Times New Roman"/>
          <w:i/>
          <w:iCs/>
        </w:rPr>
        <w:t>pesharim</w:t>
      </w:r>
      <w:proofErr w:type="spellEnd"/>
      <w:r w:rsidR="00DD4BAA" w:rsidRPr="00B10511">
        <w:rPr>
          <w:rFonts w:cs="Times New Roman"/>
        </w:rPr>
        <w:t xml:space="preserve">). </w:t>
      </w:r>
    </w:p>
  </w:footnote>
  <w:footnote w:id="21">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 xml:space="preserve">1 </w:t>
      </w:r>
      <w:proofErr w:type="spellStart"/>
      <w:r w:rsidRPr="00B10511">
        <w:rPr>
          <w:rFonts w:cs="Times New Roman"/>
        </w:rPr>
        <w:t>En</w:t>
      </w:r>
      <w:proofErr w:type="spellEnd"/>
      <w:r w:rsidRPr="00B10511">
        <w:rPr>
          <w:rFonts w:cs="Times New Roman"/>
        </w:rPr>
        <w:t xml:space="preserve">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22">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w:t>
      </w:r>
      <w:proofErr w:type="spellStart"/>
      <w:r w:rsidRPr="00B10511">
        <w:rPr>
          <w:rFonts w:cs="Times New Roman"/>
        </w:rPr>
        <w:t>Bauckham</w:t>
      </w:r>
      <w:proofErr w:type="spellEnd"/>
      <w:r w:rsidRPr="00B10511">
        <w:rPr>
          <w:rFonts w:cs="Times New Roman"/>
        </w:rPr>
        <w:t xml:space="preserve">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 xml:space="preserve">If </w:t>
      </w:r>
      <w:proofErr w:type="spellStart"/>
      <w:r w:rsidR="00B10511">
        <w:rPr>
          <w:rFonts w:cs="Times New Roman"/>
        </w:rPr>
        <w:t>Bauckham</w:t>
      </w:r>
      <w:proofErr w:type="spellEnd"/>
      <w:r w:rsidR="00B10511">
        <w:rPr>
          <w:rFonts w:cs="Times New Roman"/>
        </w:rPr>
        <w:t xml:space="preserve">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w:t>
      </w:r>
      <w:proofErr w:type="spellStart"/>
      <w:r w:rsidR="00B10511">
        <w:rPr>
          <w:rFonts w:cs="Times New Roman"/>
        </w:rPr>
        <w:t>cf</w:t>
      </w:r>
      <w:proofErr w:type="spellEnd"/>
      <w:r w:rsidR="00B10511">
        <w:rPr>
          <w:rFonts w:cs="Times New Roman"/>
        </w:rPr>
        <w:t xml:space="preserve">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23">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24">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77777777" w:rsidR="00635BDD" w:rsidRDefault="00467CD3" w:rsidP="00467CD3">
      <w:pPr>
        <w:pStyle w:val="FootnoteText"/>
      </w:pPr>
      <w:r>
        <w:t xml:space="preserve">[CTF: A </w:t>
      </w:r>
      <w:proofErr w:type="spellStart"/>
      <w:r w:rsidR="00A7417D">
        <w:t>redactional</w:t>
      </w:r>
      <w:proofErr w:type="spellEnd"/>
      <w:r w:rsidR="00A7417D">
        <w:t xml:space="preserve">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r>
        <w:t xml:space="preserve">Though I’d like to avoi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E08FA"/>
    <w:rsid w:val="000E4051"/>
    <w:rsid w:val="000E4997"/>
    <w:rsid w:val="000E4FC8"/>
    <w:rsid w:val="000F0DBF"/>
    <w:rsid w:val="000F1D39"/>
    <w:rsid w:val="0010210A"/>
    <w:rsid w:val="001102BA"/>
    <w:rsid w:val="00113C6E"/>
    <w:rsid w:val="00115797"/>
    <w:rsid w:val="00125EC7"/>
    <w:rsid w:val="00134138"/>
    <w:rsid w:val="00142593"/>
    <w:rsid w:val="00143052"/>
    <w:rsid w:val="00146AD5"/>
    <w:rsid w:val="001647C1"/>
    <w:rsid w:val="00171542"/>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15E6"/>
    <w:rsid w:val="0022008B"/>
    <w:rsid w:val="00224917"/>
    <w:rsid w:val="00231344"/>
    <w:rsid w:val="00263457"/>
    <w:rsid w:val="00267BF5"/>
    <w:rsid w:val="00274C15"/>
    <w:rsid w:val="00286375"/>
    <w:rsid w:val="0028740C"/>
    <w:rsid w:val="00291493"/>
    <w:rsid w:val="002A0400"/>
    <w:rsid w:val="002A5206"/>
    <w:rsid w:val="002C7240"/>
    <w:rsid w:val="002D2BFF"/>
    <w:rsid w:val="002D4CFF"/>
    <w:rsid w:val="002D69F9"/>
    <w:rsid w:val="002D6DBF"/>
    <w:rsid w:val="002D7E4C"/>
    <w:rsid w:val="002D7FE7"/>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65F9"/>
    <w:rsid w:val="00365EC4"/>
    <w:rsid w:val="00374131"/>
    <w:rsid w:val="003767F5"/>
    <w:rsid w:val="00385A7C"/>
    <w:rsid w:val="00387C3E"/>
    <w:rsid w:val="00394E97"/>
    <w:rsid w:val="00395CFF"/>
    <w:rsid w:val="003C1664"/>
    <w:rsid w:val="003C5719"/>
    <w:rsid w:val="003D2F65"/>
    <w:rsid w:val="003D762F"/>
    <w:rsid w:val="003E4B80"/>
    <w:rsid w:val="003F5928"/>
    <w:rsid w:val="00405142"/>
    <w:rsid w:val="00406D0D"/>
    <w:rsid w:val="00410E66"/>
    <w:rsid w:val="00417C0C"/>
    <w:rsid w:val="00421829"/>
    <w:rsid w:val="00426F2F"/>
    <w:rsid w:val="0043112F"/>
    <w:rsid w:val="0043751A"/>
    <w:rsid w:val="0044058F"/>
    <w:rsid w:val="00443E14"/>
    <w:rsid w:val="00444727"/>
    <w:rsid w:val="0045362B"/>
    <w:rsid w:val="00467CD3"/>
    <w:rsid w:val="00471BAE"/>
    <w:rsid w:val="004732B4"/>
    <w:rsid w:val="0048359C"/>
    <w:rsid w:val="004976C9"/>
    <w:rsid w:val="004A0667"/>
    <w:rsid w:val="004A230D"/>
    <w:rsid w:val="004B09B4"/>
    <w:rsid w:val="004B0BAD"/>
    <w:rsid w:val="004B5809"/>
    <w:rsid w:val="004C3800"/>
    <w:rsid w:val="004C6E77"/>
    <w:rsid w:val="004E3ABC"/>
    <w:rsid w:val="004F2677"/>
    <w:rsid w:val="0050197D"/>
    <w:rsid w:val="00504E29"/>
    <w:rsid w:val="00511885"/>
    <w:rsid w:val="0053680C"/>
    <w:rsid w:val="00536912"/>
    <w:rsid w:val="005569DF"/>
    <w:rsid w:val="00560ADB"/>
    <w:rsid w:val="00567E68"/>
    <w:rsid w:val="00571C51"/>
    <w:rsid w:val="0057590C"/>
    <w:rsid w:val="00583C09"/>
    <w:rsid w:val="0058477D"/>
    <w:rsid w:val="005A3CD1"/>
    <w:rsid w:val="005A3DD0"/>
    <w:rsid w:val="005B785D"/>
    <w:rsid w:val="005C5470"/>
    <w:rsid w:val="005D7130"/>
    <w:rsid w:val="005E5B41"/>
    <w:rsid w:val="005F389D"/>
    <w:rsid w:val="00611876"/>
    <w:rsid w:val="006128BC"/>
    <w:rsid w:val="00622A66"/>
    <w:rsid w:val="00631028"/>
    <w:rsid w:val="00635BDD"/>
    <w:rsid w:val="00640F02"/>
    <w:rsid w:val="00641938"/>
    <w:rsid w:val="00644B9A"/>
    <w:rsid w:val="0066220C"/>
    <w:rsid w:val="006665D9"/>
    <w:rsid w:val="00666B2D"/>
    <w:rsid w:val="006706DE"/>
    <w:rsid w:val="00680832"/>
    <w:rsid w:val="00684C9D"/>
    <w:rsid w:val="00685822"/>
    <w:rsid w:val="00685D2B"/>
    <w:rsid w:val="006B014D"/>
    <w:rsid w:val="006B2762"/>
    <w:rsid w:val="006C256B"/>
    <w:rsid w:val="006C4D21"/>
    <w:rsid w:val="006C6650"/>
    <w:rsid w:val="006C7FA2"/>
    <w:rsid w:val="006F5F44"/>
    <w:rsid w:val="006F7741"/>
    <w:rsid w:val="007026DE"/>
    <w:rsid w:val="00712E7F"/>
    <w:rsid w:val="00713C2C"/>
    <w:rsid w:val="007226C6"/>
    <w:rsid w:val="007306B7"/>
    <w:rsid w:val="00730E5C"/>
    <w:rsid w:val="007346AE"/>
    <w:rsid w:val="007456BC"/>
    <w:rsid w:val="00745CA1"/>
    <w:rsid w:val="007544EE"/>
    <w:rsid w:val="007602B7"/>
    <w:rsid w:val="00763CF0"/>
    <w:rsid w:val="00765535"/>
    <w:rsid w:val="007824C4"/>
    <w:rsid w:val="007972FF"/>
    <w:rsid w:val="007A6D9B"/>
    <w:rsid w:val="007A77C3"/>
    <w:rsid w:val="007B404C"/>
    <w:rsid w:val="007C164D"/>
    <w:rsid w:val="007E1BEB"/>
    <w:rsid w:val="007F63ED"/>
    <w:rsid w:val="00801749"/>
    <w:rsid w:val="0080448B"/>
    <w:rsid w:val="00807154"/>
    <w:rsid w:val="00811EC4"/>
    <w:rsid w:val="00821846"/>
    <w:rsid w:val="008328EE"/>
    <w:rsid w:val="00853D83"/>
    <w:rsid w:val="0085447B"/>
    <w:rsid w:val="00854689"/>
    <w:rsid w:val="0086771D"/>
    <w:rsid w:val="00870ED0"/>
    <w:rsid w:val="008711CE"/>
    <w:rsid w:val="008726C5"/>
    <w:rsid w:val="00873287"/>
    <w:rsid w:val="00885F7F"/>
    <w:rsid w:val="00886B56"/>
    <w:rsid w:val="00886CCA"/>
    <w:rsid w:val="00890084"/>
    <w:rsid w:val="008942F6"/>
    <w:rsid w:val="008B4787"/>
    <w:rsid w:val="008B5CB3"/>
    <w:rsid w:val="008C6AAE"/>
    <w:rsid w:val="008D2C85"/>
    <w:rsid w:val="008D3498"/>
    <w:rsid w:val="008E7A3A"/>
    <w:rsid w:val="008F0AE6"/>
    <w:rsid w:val="008F2291"/>
    <w:rsid w:val="008F4263"/>
    <w:rsid w:val="008F4969"/>
    <w:rsid w:val="00907B9F"/>
    <w:rsid w:val="00910FF3"/>
    <w:rsid w:val="00913009"/>
    <w:rsid w:val="009134F4"/>
    <w:rsid w:val="0091390B"/>
    <w:rsid w:val="00914CFD"/>
    <w:rsid w:val="009240BB"/>
    <w:rsid w:val="00926C03"/>
    <w:rsid w:val="0094030E"/>
    <w:rsid w:val="0094364F"/>
    <w:rsid w:val="009443DB"/>
    <w:rsid w:val="00946F42"/>
    <w:rsid w:val="00954F1F"/>
    <w:rsid w:val="00961D64"/>
    <w:rsid w:val="00965D72"/>
    <w:rsid w:val="00975A75"/>
    <w:rsid w:val="00983DBC"/>
    <w:rsid w:val="009844D4"/>
    <w:rsid w:val="00987897"/>
    <w:rsid w:val="0099306B"/>
    <w:rsid w:val="009B6B02"/>
    <w:rsid w:val="009C0D23"/>
    <w:rsid w:val="009C0DEF"/>
    <w:rsid w:val="009D0C4F"/>
    <w:rsid w:val="009D38B0"/>
    <w:rsid w:val="009D657D"/>
    <w:rsid w:val="009F0B84"/>
    <w:rsid w:val="00A00D12"/>
    <w:rsid w:val="00A0114B"/>
    <w:rsid w:val="00A02CD3"/>
    <w:rsid w:val="00A26DE5"/>
    <w:rsid w:val="00A30FBD"/>
    <w:rsid w:val="00A33194"/>
    <w:rsid w:val="00A531DE"/>
    <w:rsid w:val="00A7417D"/>
    <w:rsid w:val="00A81C54"/>
    <w:rsid w:val="00A85BE8"/>
    <w:rsid w:val="00A8611D"/>
    <w:rsid w:val="00A90CCB"/>
    <w:rsid w:val="00A9173A"/>
    <w:rsid w:val="00AA4CD6"/>
    <w:rsid w:val="00AB1BB2"/>
    <w:rsid w:val="00AB2D41"/>
    <w:rsid w:val="00AB4EB0"/>
    <w:rsid w:val="00AE0F6B"/>
    <w:rsid w:val="00AE4A67"/>
    <w:rsid w:val="00B0117E"/>
    <w:rsid w:val="00B10511"/>
    <w:rsid w:val="00B109C4"/>
    <w:rsid w:val="00B11D8F"/>
    <w:rsid w:val="00B1201A"/>
    <w:rsid w:val="00B204B9"/>
    <w:rsid w:val="00B35A0E"/>
    <w:rsid w:val="00B461B8"/>
    <w:rsid w:val="00B46A31"/>
    <w:rsid w:val="00B6457E"/>
    <w:rsid w:val="00B8134E"/>
    <w:rsid w:val="00B855B2"/>
    <w:rsid w:val="00B86D4C"/>
    <w:rsid w:val="00B903C1"/>
    <w:rsid w:val="00BA49D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5378B"/>
    <w:rsid w:val="00C5506D"/>
    <w:rsid w:val="00C7771A"/>
    <w:rsid w:val="00C873B4"/>
    <w:rsid w:val="00CA14AE"/>
    <w:rsid w:val="00CB261F"/>
    <w:rsid w:val="00CC5FA6"/>
    <w:rsid w:val="00CC714C"/>
    <w:rsid w:val="00CD7FE4"/>
    <w:rsid w:val="00CE45EC"/>
    <w:rsid w:val="00CE55A8"/>
    <w:rsid w:val="00D071A8"/>
    <w:rsid w:val="00D156B3"/>
    <w:rsid w:val="00D15BD1"/>
    <w:rsid w:val="00D2623C"/>
    <w:rsid w:val="00D37EC7"/>
    <w:rsid w:val="00D51769"/>
    <w:rsid w:val="00D55AB6"/>
    <w:rsid w:val="00D67F6D"/>
    <w:rsid w:val="00D722EB"/>
    <w:rsid w:val="00D7301C"/>
    <w:rsid w:val="00D96C4B"/>
    <w:rsid w:val="00DA105C"/>
    <w:rsid w:val="00DB18E4"/>
    <w:rsid w:val="00DC1896"/>
    <w:rsid w:val="00DC6395"/>
    <w:rsid w:val="00DC7B76"/>
    <w:rsid w:val="00DD02EA"/>
    <w:rsid w:val="00DD4BAA"/>
    <w:rsid w:val="00DE48BE"/>
    <w:rsid w:val="00DF2EE6"/>
    <w:rsid w:val="00E121FC"/>
    <w:rsid w:val="00E12977"/>
    <w:rsid w:val="00E16B7B"/>
    <w:rsid w:val="00E30461"/>
    <w:rsid w:val="00E50ED5"/>
    <w:rsid w:val="00E534E2"/>
    <w:rsid w:val="00E5641E"/>
    <w:rsid w:val="00E711B9"/>
    <w:rsid w:val="00E72FA8"/>
    <w:rsid w:val="00E842F9"/>
    <w:rsid w:val="00E84C0F"/>
    <w:rsid w:val="00E97A9A"/>
    <w:rsid w:val="00EB1D1E"/>
    <w:rsid w:val="00EB5E66"/>
    <w:rsid w:val="00EC69AC"/>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48B7"/>
    <w:rsid w:val="00F759A0"/>
    <w:rsid w:val="00F829EB"/>
    <w:rsid w:val="00F92D41"/>
    <w:rsid w:val="00F95FED"/>
    <w:rsid w:val="00F9644F"/>
    <w:rsid w:val="00FA4AE8"/>
    <w:rsid w:val="00FA52A5"/>
    <w:rsid w:val="00FC093E"/>
    <w:rsid w:val="00FC569E"/>
    <w:rsid w:val="00FC65BE"/>
    <w:rsid w:val="00FC6DF3"/>
    <w:rsid w:val="00FD1B74"/>
    <w:rsid w:val="00FD285A"/>
    <w:rsid w:val="00FD3F40"/>
    <w:rsid w:val="00FD5350"/>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CCC4C8-4850-43A2-84C5-8192D0CD1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TotalTime>
  <Pages>19</Pages>
  <Words>3385</Words>
  <Characters>1929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2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6</cp:revision>
  <cp:lastPrinted>2014-11-12T01:50:00Z</cp:lastPrinted>
  <dcterms:created xsi:type="dcterms:W3CDTF">2014-11-11T18:33:00Z</dcterms:created>
  <dcterms:modified xsi:type="dcterms:W3CDTF">2014-11-14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aXfQypao"/&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